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bookmarkStart w:id="0" w:name="_Hlk69298569"/>
    <w:bookmarkStart w:id="1" w:name="_Hlk7623435"/>
    <w:bookmarkStart w:id="2" w:name="_Hlk7623453"/>
    <w:p w:rsidR="00D2468C" w:rsidRPr="00F06B97" w:rsidP="00F06B97" w14:paraId="145E8822" w14:textId="5AD665AC">
      <w:pPr>
        <w:spacing w:line="276" w:lineRule="auto"/>
        <w:jc w:val="center"/>
        <w:rPr>
          <w:rFonts w:ascii="Arial Nova" w:hAnsi="Arial Nova"/>
        </w:rPr>
      </w:pPr>
      <w:sdt>
        <w:sdtPr>
          <w:rPr>
            <w:rFonts w:ascii="Arial Nova" w:hAnsi="Arial Nova"/>
            <w:b/>
            <w:color w:val="000000" w:themeColor="text1"/>
            <w:sz w:val="28"/>
          </w:rPr>
          <w:alias w:val="Title"/>
          <w:tag w:val="Title"/>
          <w:id w:val="-956107503"/>
          <w:placeholder>
            <w:docPart w:val="42A4B6D111B74DE5B010E6D835C46139"/>
          </w:placeholder>
          <w:dataBinding w:prefixMappings="xmlns:ns0='http://purl.org/dc/elements/1.1/' xmlns:ns1='http://schemas.openxmlformats.org/package/2006/metadata/core-properties' " w:xpath="/ns1:coreProperties[1]/ns0:title[1]" w:storeItemID="{6C3C8BC8-F283-45AE-878A-BAB7291924A1}"/>
          <w:text/>
          <w15:color w:val="000000"/>
        </w:sdtPr>
        <w:sdtContent>
          <w:r w:rsidR="00B04EA7">
            <w:rPr>
              <w:rFonts w:ascii="Arial Nova" w:hAnsi="Arial Nova"/>
              <w:b/>
              <w:color w:val="000000" w:themeColor="text1"/>
              <w:sz w:val="28"/>
            </w:rPr>
            <w:t>Paul Coverdell National Acute Stroke Program</w:t>
          </w:r>
        </w:sdtContent>
      </w:sdt>
      <w:bookmarkEnd w:id="0"/>
    </w:p>
    <w:p w:rsidR="00D2468C" w:rsidRPr="00F06B97" w:rsidP="00CA0AE7" w14:paraId="09992D3D" w14:textId="77777777">
      <w:pPr>
        <w:jc w:val="center"/>
        <w:rPr>
          <w:rFonts w:ascii="Arial Nova" w:hAnsi="Arial Nova"/>
        </w:rPr>
      </w:pPr>
    </w:p>
    <w:p w:rsidR="00AD1E0B" w:rsidRPr="00F06B97" w:rsidP="00F06B97" w14:paraId="54692911" w14:textId="77777777">
      <w:pPr>
        <w:spacing w:line="276" w:lineRule="auto"/>
        <w:rPr>
          <w:rFonts w:ascii="Arial Nova" w:hAnsi="Arial Nova"/>
        </w:rPr>
      </w:pPr>
    </w:p>
    <w:bookmarkEnd w:id="1"/>
    <w:p w:rsidR="00F43032" w:rsidRPr="00A303DB" w:rsidP="00F06B97" w14:paraId="61595BF2" w14:textId="3090419D">
      <w:pPr>
        <w:spacing w:line="276" w:lineRule="auto"/>
        <w:jc w:val="center"/>
        <w:rPr>
          <w:rFonts w:ascii="Arial Nova" w:hAnsi="Arial Nova"/>
          <w:b/>
          <w:color w:val="6E6E6E"/>
        </w:rPr>
      </w:pPr>
      <w:sdt>
        <w:sdtPr>
          <w:rPr>
            <w:rFonts w:ascii="Arial Nova" w:hAnsi="Arial Nova"/>
            <w:color w:val="6E6E6E"/>
          </w:rPr>
          <w:alias w:val="choose from drop down"/>
          <w:tag w:val="Classification"/>
          <w:id w:val="-701165882"/>
          <w:placeholder>
            <w:docPart w:val="BC9E7DB4CF41442298ADDA8AF2340FD7"/>
          </w:placeholder>
          <w:dropDownList w:lastValue="Extension:">
            <w:listItem w:value="Choose an item."/>
            <w:listItem w:value="New" w:displayText="New"/>
            <w:listItem w:value="Existing Collection in Use Without an OMB Control No." w:displayText="Existing Collection in Use Without an OMB Control No."/>
            <w:listItem w:value="Extension:" w:displayText="Extension:"/>
            <w:listItem w:value="Reinstatement:" w:displayText="Reinstatement:"/>
            <w:listItem w:value="Reinstatement With Change:" w:displayText="Reinstatement With Change:"/>
            <w:listItem w:value="Revision:" w:displayText="Revision:"/>
          </w:dropDownList>
        </w:sdtPr>
        <w:sdtContent>
          <w:r>
            <w:rPr>
              <w:rFonts w:ascii="Arial Nova" w:hAnsi="Arial Nova"/>
              <w:color w:val="6E6E6E"/>
            </w:rPr>
            <w:t>Extension:</w:t>
          </w:r>
        </w:sdtContent>
      </w:sdt>
      <w:r w:rsidRPr="00A303DB" w:rsidR="006C6884">
        <w:rPr>
          <w:rFonts w:ascii="Arial Nova" w:hAnsi="Arial Nova"/>
          <w:color w:val="6E6E6E"/>
        </w:rPr>
        <w:t xml:space="preserve">  </w:t>
      </w:r>
      <w:sdt>
        <w:sdtPr>
          <w:rPr>
            <w:rFonts w:ascii="Arial Nova" w:hAnsi="Arial Nova"/>
            <w:color w:val="6E6E6E"/>
          </w:rPr>
          <w:alias w:val="delete if no number assigned yet"/>
          <w:id w:val="450981746"/>
          <w:placeholder>
            <w:docPart w:val="7A22CFE60C8340AEAE41BEDE614C5385"/>
          </w:placeholder>
          <w:richText/>
        </w:sdtPr>
        <w:sdtContent>
          <w:r w:rsidR="006350B8">
            <w:rPr>
              <w:rFonts w:ascii="Arial Nova" w:hAnsi="Arial Nova"/>
              <w:color w:val="6E6E6E"/>
            </w:rPr>
            <w:t>0920-1108</w:t>
          </w:r>
        </w:sdtContent>
      </w:sdt>
      <w:r w:rsidRPr="00A303DB" w:rsidR="006C6884">
        <w:rPr>
          <w:rFonts w:ascii="Arial Nova" w:hAnsi="Arial Nova"/>
          <w:color w:val="6E6E6E"/>
        </w:rPr>
        <w:t xml:space="preserve"> </w:t>
      </w:r>
      <w:sdt>
        <w:sdtPr>
          <w:rPr>
            <w:rFonts w:ascii="Arial Nova" w:hAnsi="Arial Nova"/>
            <w:color w:val="6E6E6E"/>
          </w:rPr>
          <w:alias w:val="OMB epiration date if applicable"/>
          <w:tag w:val="Expire"/>
          <w:id w:val="846829046"/>
          <w:placeholder>
            <w:docPart w:val="C5A7B7D54ED946F199B914BC4E2246B5"/>
          </w:placeholder>
          <w:richText/>
        </w:sdtPr>
        <w:sdtContent>
          <w:r w:rsidR="005E11E1">
            <w:rPr>
              <w:rFonts w:ascii="Arial Nova" w:hAnsi="Arial Nova"/>
              <w:color w:val="6E6E6E"/>
            </w:rPr>
            <w:t>Exp</w:t>
          </w:r>
          <w:r w:rsidR="00826579">
            <w:rPr>
              <w:rFonts w:ascii="Arial Nova" w:hAnsi="Arial Nova"/>
              <w:color w:val="6E6E6E"/>
            </w:rPr>
            <w:t xml:space="preserve">: </w:t>
          </w:r>
          <w:r w:rsidR="006350B8">
            <w:rPr>
              <w:rFonts w:ascii="Arial Nova" w:hAnsi="Arial Nova"/>
              <w:color w:val="6E6E6E"/>
            </w:rPr>
            <w:t>09/30/202</w:t>
          </w:r>
          <w:r w:rsidR="005E11E1">
            <w:rPr>
              <w:rFonts w:ascii="Arial Nova" w:hAnsi="Arial Nova"/>
              <w:color w:val="6E6E6E"/>
            </w:rPr>
            <w:t>4</w:t>
          </w:r>
        </w:sdtContent>
      </w:sdt>
    </w:p>
    <w:p w:rsidR="00AD1E0B" w:rsidRPr="00F06B97" w:rsidP="00F06B97" w14:paraId="3C294CE6" w14:textId="77777777">
      <w:pPr>
        <w:spacing w:line="276" w:lineRule="auto"/>
        <w:jc w:val="center"/>
        <w:rPr>
          <w:rFonts w:ascii="Arial Nova" w:hAnsi="Arial Nova"/>
          <w:b/>
        </w:rPr>
      </w:pPr>
    </w:p>
    <w:bookmarkEnd w:id="2"/>
    <w:p w:rsidR="00F96D9F" w:rsidP="00F06B97" w14:paraId="23E74A5C" w14:textId="0CDC0D76">
      <w:pPr>
        <w:spacing w:line="276" w:lineRule="auto"/>
        <w:jc w:val="center"/>
        <w:rPr>
          <w:rFonts w:ascii="Arial Nova" w:hAnsi="Arial Nova"/>
          <w:b/>
        </w:rPr>
      </w:pPr>
    </w:p>
    <w:p w:rsidR="0067578E" w:rsidRPr="003D1205" w:rsidP="00F06B97" w14:paraId="70FD2C20" w14:textId="169745AA">
      <w:pPr>
        <w:spacing w:line="276" w:lineRule="auto"/>
        <w:jc w:val="center"/>
        <w:rPr>
          <w:rFonts w:ascii="Arial Nova" w:hAnsi="Arial Nova"/>
          <w:b/>
          <w:u w:val="single"/>
        </w:rPr>
      </w:pPr>
      <w:r w:rsidRPr="003D1205">
        <w:rPr>
          <w:rFonts w:ascii="Arial Nova" w:hAnsi="Arial Nova"/>
          <w:b/>
          <w:u w:val="single"/>
        </w:rPr>
        <w:t>Supporting Statement A</w:t>
      </w:r>
    </w:p>
    <w:p w:rsidR="00F96D9F" w:rsidP="00F06B97" w14:paraId="7B1C68A3" w14:textId="77777777">
      <w:pPr>
        <w:spacing w:line="276" w:lineRule="auto"/>
        <w:jc w:val="center"/>
        <w:rPr>
          <w:rFonts w:ascii="Arial Nova" w:hAnsi="Arial Nova"/>
          <w:b/>
        </w:rPr>
      </w:pPr>
    </w:p>
    <w:p w:rsidR="0088291B" w:rsidP="00F06B97" w14:paraId="76C56F88" w14:textId="77777777">
      <w:pPr>
        <w:spacing w:line="276" w:lineRule="auto"/>
        <w:jc w:val="center"/>
        <w:rPr>
          <w:rFonts w:ascii="Arial Nova" w:hAnsi="Arial Nova"/>
          <w:b/>
        </w:rPr>
      </w:pPr>
    </w:p>
    <w:p w:rsidR="0088291B" w:rsidP="00F06B97" w14:paraId="07979005" w14:textId="5C7CB940">
      <w:pPr>
        <w:spacing w:line="276" w:lineRule="auto"/>
        <w:jc w:val="center"/>
        <w:rPr>
          <w:rFonts w:ascii="Arial Nova" w:hAnsi="Arial Nova"/>
          <w:b/>
        </w:rPr>
      </w:pPr>
    </w:p>
    <w:p w:rsidR="0088291B" w:rsidRPr="00F06B97" w:rsidP="00F06B97" w14:paraId="37DBB740" w14:textId="77777777">
      <w:pPr>
        <w:spacing w:line="276" w:lineRule="auto"/>
        <w:jc w:val="center"/>
        <w:rPr>
          <w:rFonts w:ascii="Arial Nova" w:hAnsi="Arial Nova"/>
          <w:b/>
        </w:rPr>
      </w:pPr>
    </w:p>
    <w:p w:rsidR="00880185" w:rsidRPr="00F06B97" w:rsidP="00F06B97" w14:paraId="3C86A33F" w14:textId="77777777">
      <w:pPr>
        <w:spacing w:line="276" w:lineRule="auto"/>
        <w:jc w:val="center"/>
        <w:rPr>
          <w:rFonts w:ascii="Arial Nova" w:hAnsi="Arial Nova"/>
          <w:b/>
        </w:rPr>
      </w:pPr>
    </w:p>
    <w:p w:rsidR="002C7AA6" w:rsidRPr="00F06B97" w:rsidP="00F06B97" w14:paraId="14318074" w14:textId="408670E9">
      <w:pPr>
        <w:spacing w:line="276" w:lineRule="auto"/>
        <w:rPr>
          <w:rFonts w:ascii="Arial Nova" w:hAnsi="Arial Nova"/>
          <w:b/>
          <w:u w:val="single"/>
        </w:rPr>
      </w:pPr>
      <w:r w:rsidRPr="00F06B97">
        <w:rPr>
          <w:rFonts w:ascii="Arial Nova" w:hAnsi="Arial Nova"/>
          <w:b/>
          <w:u w:val="single"/>
        </w:rPr>
        <w:t>Program</w:t>
      </w:r>
      <w:r w:rsidR="003D1205">
        <w:rPr>
          <w:rFonts w:ascii="Arial Nova" w:hAnsi="Arial Nova"/>
          <w:b/>
          <w:u w:val="single"/>
        </w:rPr>
        <w:t xml:space="preserve"> </w:t>
      </w:r>
      <w:r w:rsidRPr="00F06B97">
        <w:rPr>
          <w:rFonts w:ascii="Arial Nova" w:hAnsi="Arial Nova"/>
          <w:b/>
          <w:u w:val="single"/>
        </w:rPr>
        <w:t>Contact</w:t>
      </w:r>
    </w:p>
    <w:sdt>
      <w:sdtPr>
        <w:rPr>
          <w:rFonts w:ascii="Arial Nova" w:hAnsi="Arial Nova"/>
        </w:rPr>
        <w:alias w:val="Author"/>
        <w:tag w:val="Author"/>
        <w:id w:val="-1650664340"/>
        <w:placeholder>
          <w:docPart w:val="8660BE34F8DE49C78A17C18447E20BF7"/>
        </w:placeholder>
        <w:richText/>
      </w:sdtPr>
      <w:sdtContent>
        <w:p w:rsidR="003635DF" w:rsidRPr="00F06B97" w:rsidP="00F06B97" w14:paraId="4A19B071" w14:textId="4F05E591">
          <w:pPr>
            <w:spacing w:line="276" w:lineRule="auto"/>
            <w:rPr>
              <w:rFonts w:ascii="Arial Nova" w:hAnsi="Arial Nova"/>
            </w:rPr>
          </w:pPr>
          <w:r>
            <w:rPr>
              <w:rFonts w:ascii="Arial Nova" w:hAnsi="Arial Nova"/>
            </w:rPr>
            <w:t>Isam Vaid, Ph.D., MPH</w:t>
          </w:r>
        </w:p>
      </w:sdtContent>
    </w:sdt>
    <w:sdt>
      <w:sdtPr>
        <w:rPr>
          <w:rFonts w:ascii="Arial Nova" w:hAnsi="Arial Nova"/>
        </w:rPr>
        <w:alias w:val="Job title"/>
        <w:tag w:val="Job title"/>
        <w:id w:val="-955025043"/>
        <w:placeholder>
          <w:docPart w:val="847E182B06A74DBD9710173100491AEC"/>
        </w:placeholder>
        <w:richText/>
      </w:sdtPr>
      <w:sdtContent>
        <w:p w:rsidR="00D91B20" w:rsidRPr="00F06B97" w:rsidP="00F06B97" w14:paraId="5692B1C5" w14:textId="7BE877F2">
          <w:pPr>
            <w:spacing w:line="276" w:lineRule="auto"/>
            <w:rPr>
              <w:rFonts w:ascii="Arial Nova" w:hAnsi="Arial Nova"/>
            </w:rPr>
          </w:pPr>
          <w:r>
            <w:rPr>
              <w:rFonts w:ascii="Arial Nova" w:hAnsi="Arial Nova"/>
            </w:rPr>
            <w:t>Health Scientist</w:t>
          </w:r>
          <w:r w:rsidR="00CF6E35">
            <w:rPr>
              <w:rFonts w:ascii="Arial Nova" w:hAnsi="Arial Nova"/>
            </w:rPr>
            <w:t xml:space="preserve"> in the Division of Heart Disease and Stroke Prevention</w:t>
          </w:r>
        </w:p>
      </w:sdtContent>
    </w:sdt>
    <w:sdt>
      <w:sdtPr>
        <w:rPr>
          <w:rFonts w:ascii="Arial Nova" w:hAnsi="Arial Nova"/>
        </w:rPr>
        <w:alias w:val="CIO"/>
        <w:tag w:val="CIO"/>
        <w:id w:val="-34429989"/>
        <w:lock w:val="contentLocked"/>
        <w:placeholder>
          <w:docPart w:val="DefaultPlaceholder_-1854013440"/>
        </w:placeholder>
        <w:richText/>
      </w:sdtPr>
      <w:sdtContent>
        <w:p w:rsidR="00EA3B32" w:rsidRPr="00F06B97" w:rsidP="00F06B97" w14:paraId="54BAC0C9" w14:textId="77777777">
          <w:pPr>
            <w:spacing w:line="276" w:lineRule="auto"/>
            <w:rPr>
              <w:rFonts w:ascii="Arial Nova" w:hAnsi="Arial Nova"/>
            </w:rPr>
          </w:pPr>
          <w:r w:rsidRPr="00F06B97">
            <w:rPr>
              <w:rFonts w:ascii="Arial Nova" w:hAnsi="Arial Nova"/>
            </w:rPr>
            <w:t>National Center for Chronic Disease Prevention and Health Promotion</w:t>
          </w:r>
        </w:p>
      </w:sdtContent>
    </w:sdt>
    <w:sdt>
      <w:sdtPr>
        <w:rPr>
          <w:rFonts w:ascii="Arial Nova" w:hAnsi="Arial Nova"/>
        </w:rPr>
        <w:alias w:val="Organization"/>
        <w:id w:val="-1455934654"/>
        <w:placeholder>
          <w:docPart w:val="C2ADD1EF15CE432884E08A4D98BB3A31"/>
        </w:placeholder>
        <w:dataBinding w:prefixMappings="xmlns:ns0='http://schemas.openxmlformats.org/officeDocument/2006/extended-properties' " w:xpath="/ns0:Properties[1]/ns0:Company[1]" w:storeItemID="{6668398D-A668-4E3E-A5EB-62B293D839F1}"/>
        <w:text/>
      </w:sdtPr>
      <w:sdtContent>
        <w:p w:rsidR="002C7AA6" w:rsidRPr="00826579" w:rsidP="00E97A21" w14:paraId="4F5110C9" w14:textId="13F72A99">
          <w:pPr>
            <w:spacing w:line="276" w:lineRule="auto"/>
            <w:rPr>
              <w:rStyle w:val="PlaceholderText"/>
              <w:rFonts w:ascii="Arial Nova" w:hAnsi="Arial Nova"/>
              <w:color w:val="auto"/>
            </w:rPr>
          </w:pPr>
          <w:r>
            <w:rPr>
              <w:rFonts w:ascii="Arial Nova" w:hAnsi="Arial Nova"/>
            </w:rPr>
            <w:t>Centers for Disease Control and Prevention</w:t>
          </w:r>
        </w:p>
      </w:sdtContent>
    </w:sdt>
    <w:sdt>
      <w:sdtPr>
        <w:rPr>
          <w:rStyle w:val="Hyperlink"/>
          <w:rFonts w:ascii="Arial Nova" w:hAnsi="Arial Nova"/>
        </w:rPr>
        <w:alias w:val="E-mail"/>
        <w:id w:val="-1554762301"/>
        <w:placeholder>
          <w:docPart w:val="03E43617FF0048D78379978D0E235A04"/>
        </w:placeholder>
        <w:dataBinding w:prefixMappings="xmlns:ns0='http://schemas.microsoft.com/office/2006/coverPageProps' " w:xpath="/ns0:CoverPageProperties[1]/ns0:CompanyEmail[1]" w:storeItemID="{55AF091B-3C7A-41E3-B477-F2FDAA23CFDA}"/>
        <w:text/>
      </w:sdtPr>
      <w:sdtEndPr>
        <w:rPr>
          <w:rStyle w:val="Hyperlink"/>
        </w:rPr>
      </w:sdtEndPr>
      <w:sdtContent>
        <w:p w:rsidR="002C209D" w:rsidRPr="00F06B97" w:rsidP="00F06B97" w14:paraId="73FDBBF8" w14:textId="75CE2AAE">
          <w:pPr>
            <w:spacing w:line="276" w:lineRule="auto"/>
            <w:rPr>
              <w:rFonts w:ascii="Arial Nova" w:hAnsi="Arial Nova"/>
            </w:rPr>
          </w:pPr>
          <w:r>
            <w:rPr>
              <w:rStyle w:val="Hyperlink"/>
              <w:rFonts w:ascii="Arial Nova" w:hAnsi="Arial Nova"/>
            </w:rPr>
            <w:t>isam.vaid@cdc.hhs.gov</w:t>
          </w:r>
        </w:p>
      </w:sdtContent>
    </w:sdt>
    <w:p w:rsidR="0040756C" w:rsidP="00F06B97" w14:paraId="68211ED7" w14:textId="77777777">
      <w:pPr>
        <w:spacing w:line="276" w:lineRule="auto"/>
        <w:ind w:left="2160" w:hanging="2160"/>
        <w:rPr>
          <w:rFonts w:ascii="Arial Nova" w:hAnsi="Arial Nova"/>
        </w:rPr>
      </w:pPr>
    </w:p>
    <w:p w:rsidR="00907049" w:rsidRPr="00F06B97" w:rsidP="00F06B97" w14:paraId="72487002" w14:textId="77777777">
      <w:pPr>
        <w:spacing w:line="276" w:lineRule="auto"/>
        <w:ind w:left="2160" w:hanging="2160"/>
        <w:rPr>
          <w:rFonts w:ascii="Arial Nova" w:hAnsi="Arial Nova"/>
        </w:rPr>
      </w:pPr>
    </w:p>
    <w:sdt>
      <w:sdtPr>
        <w:rPr>
          <w:rFonts w:ascii="Arial Nova" w:hAnsi="Arial Nova"/>
        </w:rPr>
        <w:alias w:val="Publish Date"/>
        <w:id w:val="-1573644427"/>
        <w:placeholder>
          <w:docPart w:val="79CC1FA1F270462BB9FF454E908AD638"/>
        </w:placeholder>
        <w:dataBinding w:prefixMappings="xmlns:ns0='http://schemas.microsoft.com/office/2006/coverPageProps' " w:xpath="/ns0:CoverPageProperties[1]/ns0:PublishDate[1]" w:storeItemID="{55AF091B-3C7A-41E3-B477-F2FDAA23CFDA}"/>
        <w:date w:fullDate="2024-03-22T00:00:00Z">
          <w:dateFormat w:val="M/d/yyyy"/>
          <w:lid w:val="en-US"/>
          <w:storeMappedDataAs w:val="dateTime"/>
          <w:calendar w:val="gregorian"/>
        </w:date>
      </w:sdtPr>
      <w:sdtContent>
        <w:p w:rsidR="003635DF" w:rsidRPr="006C6884" w:rsidP="006C6884" w14:paraId="068FB2FC" w14:textId="7BDADF9B">
          <w:pPr>
            <w:spacing w:line="276" w:lineRule="auto"/>
            <w:jc w:val="center"/>
            <w:rPr>
              <w:rFonts w:ascii="Arial Nova" w:hAnsi="Arial Nova"/>
            </w:rPr>
            <w:sectPr w:rsidSect="00A246E3">
              <w:headerReference w:type="even" r:id="rId6"/>
              <w:headerReference w:type="default" r:id="rId7"/>
              <w:footerReference w:type="even" r:id="rId8"/>
              <w:footerReference w:type="default" r:id="rId9"/>
              <w:headerReference w:type="first" r:id="rId10"/>
              <w:footerReference w:type="first" r:id="rId11"/>
              <w:pgSz w:w="12240" w:h="15840" w:code="1"/>
              <w:pgMar w:top="720" w:right="1440" w:bottom="1890" w:left="1440" w:header="180" w:footer="720" w:gutter="0"/>
              <w:cols w:space="720"/>
              <w:vAlign w:val="center"/>
              <w:titlePg/>
              <w:docGrid w:linePitch="360"/>
            </w:sectPr>
          </w:pPr>
          <w:r>
            <w:rPr>
              <w:rFonts w:ascii="Arial Nova" w:hAnsi="Arial Nova"/>
            </w:rPr>
            <w:t>3/2</w:t>
          </w:r>
          <w:r w:rsidR="00A34532">
            <w:rPr>
              <w:rFonts w:ascii="Arial Nova" w:hAnsi="Arial Nova"/>
            </w:rPr>
            <w:t>2</w:t>
          </w:r>
          <w:r>
            <w:rPr>
              <w:rFonts w:ascii="Arial Nova" w:hAnsi="Arial Nova"/>
            </w:rPr>
            <w:t>/2024</w:t>
          </w:r>
        </w:p>
      </w:sdtContent>
    </w:sdt>
    <w:p w:rsidR="009F0828" w:rsidRPr="00907049" w:rsidP="009F0828" w14:paraId="6A003D26" w14:textId="77777777">
      <w:pPr>
        <w:rPr>
          <w:rFonts w:ascii="Arial Nova" w:hAnsi="Arial Nova" w:cstheme="minorHAnsi"/>
          <w:b/>
        </w:rPr>
      </w:pPr>
      <w:bookmarkStart w:id="3" w:name="_Hlk522972351"/>
      <w:r w:rsidRPr="005A459E">
        <w:t>TABLE</w:t>
      </w:r>
      <w:r w:rsidRPr="00F06B97">
        <w:t xml:space="preserve"> OF CONTENTS</w:t>
      </w:r>
    </w:p>
    <w:p w:rsidR="009F0828" w:rsidRPr="00B76D9C" w:rsidP="009F0828" w14:paraId="2636D70A" w14:textId="77777777">
      <w:pPr>
        <w:pStyle w:val="TOC1"/>
        <w:spacing w:line="480" w:lineRule="auto"/>
        <w:rPr>
          <w:color w:val="auto"/>
          <w:highlight w:val="lightGray"/>
        </w:rPr>
      </w:pPr>
    </w:p>
    <w:p w:rsidR="009F0828" w:rsidRPr="0001471B" w:rsidP="009F0828" w14:paraId="20E45441" w14:textId="77777777">
      <w:pPr>
        <w:pStyle w:val="TOC1"/>
        <w:spacing w:line="480" w:lineRule="auto"/>
        <w:rPr>
          <w:rFonts w:ascii="Times New Roman" w:hAnsi="Times New Roman" w:eastAsiaTheme="minorEastAsia" w:cs="Times New Roman"/>
          <w:b/>
          <w:noProof/>
          <w:color w:val="auto"/>
          <w:sz w:val="22"/>
          <w:szCs w:val="22"/>
        </w:rPr>
      </w:pPr>
      <w:r w:rsidRPr="00B76D9C">
        <w:rPr>
          <w:rFonts w:ascii="Times New Roman" w:hAnsi="Times New Roman" w:cs="Times New Roman"/>
          <w:color w:val="auto"/>
          <w:highlight w:val="lightGray"/>
        </w:rPr>
        <w:fldChar w:fldCharType="begin"/>
      </w:r>
      <w:r w:rsidRPr="00B76D9C">
        <w:rPr>
          <w:rFonts w:ascii="Times New Roman" w:hAnsi="Times New Roman" w:cs="Times New Roman"/>
          <w:color w:val="auto"/>
          <w:highlight w:val="lightGray"/>
        </w:rPr>
        <w:instrText xml:space="preserve"> TOC \o "1-4" \h \z \u </w:instrText>
      </w:r>
      <w:r w:rsidRPr="00B76D9C">
        <w:rPr>
          <w:rFonts w:ascii="Times New Roman" w:hAnsi="Times New Roman" w:cs="Times New Roman"/>
          <w:color w:val="auto"/>
          <w:highlight w:val="lightGray"/>
        </w:rPr>
        <w:fldChar w:fldCharType="separate"/>
      </w:r>
      <w:hyperlink w:anchor="_Toc36702988" w:history="1">
        <w:r w:rsidRPr="0001471B">
          <w:rPr>
            <w:rStyle w:val="Hyperlink"/>
            <w:rFonts w:ascii="Times New Roman" w:hAnsi="Times New Roman" w:cs="Times New Roman"/>
            <w:noProof/>
            <w:color w:val="auto"/>
          </w:rPr>
          <w:t>A.</w:t>
        </w:r>
        <w:r w:rsidRPr="0001471B">
          <w:rPr>
            <w:rFonts w:ascii="Times New Roman" w:hAnsi="Times New Roman" w:eastAsiaTheme="minorEastAsia" w:cs="Times New Roman"/>
            <w:noProof/>
            <w:color w:val="auto"/>
            <w:sz w:val="22"/>
            <w:szCs w:val="22"/>
          </w:rPr>
          <w:tab/>
        </w:r>
        <w:r w:rsidRPr="0001471B">
          <w:rPr>
            <w:rStyle w:val="Hyperlink"/>
            <w:rFonts w:ascii="Times New Roman" w:hAnsi="Times New Roman" w:cs="Times New Roman"/>
            <w:noProof/>
            <w:color w:val="auto"/>
          </w:rPr>
          <w:t>JUSTIFICATION</w:t>
        </w:r>
        <w:r w:rsidRPr="0001471B">
          <w:rPr>
            <w:rFonts w:ascii="Times New Roman" w:hAnsi="Times New Roman" w:cs="Times New Roman"/>
            <w:noProof/>
            <w:webHidden/>
            <w:color w:val="auto"/>
          </w:rPr>
          <w:tab/>
        </w:r>
        <w:r w:rsidRPr="0001471B">
          <w:rPr>
            <w:rFonts w:ascii="Times New Roman" w:hAnsi="Times New Roman" w:cs="Times New Roman"/>
            <w:noProof/>
            <w:webHidden/>
            <w:color w:val="auto"/>
          </w:rPr>
          <w:fldChar w:fldCharType="begin"/>
        </w:r>
        <w:r w:rsidRPr="0001471B">
          <w:rPr>
            <w:rFonts w:ascii="Times New Roman" w:hAnsi="Times New Roman" w:cs="Times New Roman"/>
            <w:noProof/>
            <w:webHidden/>
            <w:color w:val="auto"/>
          </w:rPr>
          <w:instrText xml:space="preserve"> PAGEREF _Toc36702988 \h </w:instrText>
        </w:r>
        <w:r w:rsidRPr="0001471B">
          <w:rPr>
            <w:rFonts w:ascii="Times New Roman" w:hAnsi="Times New Roman" w:cs="Times New Roman"/>
            <w:noProof/>
            <w:webHidden/>
            <w:color w:val="auto"/>
          </w:rPr>
          <w:fldChar w:fldCharType="separate"/>
        </w:r>
        <w:r w:rsidRPr="0001471B">
          <w:rPr>
            <w:rFonts w:ascii="Times New Roman" w:hAnsi="Times New Roman" w:cs="Times New Roman"/>
            <w:noProof/>
            <w:webHidden/>
            <w:color w:val="auto"/>
          </w:rPr>
          <w:t>3</w:t>
        </w:r>
        <w:r w:rsidRPr="0001471B">
          <w:rPr>
            <w:rFonts w:ascii="Times New Roman" w:hAnsi="Times New Roman" w:cs="Times New Roman"/>
            <w:noProof/>
            <w:webHidden/>
            <w:color w:val="auto"/>
          </w:rPr>
          <w:fldChar w:fldCharType="end"/>
        </w:r>
      </w:hyperlink>
    </w:p>
    <w:p w:rsidR="009F0828" w:rsidP="009F0828" w14:paraId="72810F3C" w14:textId="6EED7FD5">
      <w:pPr>
        <w:pStyle w:val="TOC2"/>
        <w:spacing w:line="480" w:lineRule="auto"/>
        <w:rPr>
          <w:noProof/>
        </w:rPr>
      </w:pPr>
      <w:hyperlink w:anchor="_Toc36702989" w:history="1">
        <w:r w:rsidRPr="0001471B">
          <w:rPr>
            <w:rStyle w:val="Hyperlink"/>
            <w:i/>
            <w:noProof/>
            <w:color w:val="auto"/>
          </w:rPr>
          <w:t>A1. Circumstances Making the Collection of Information Necessary</w:t>
        </w:r>
        <w:r w:rsidRPr="0001471B">
          <w:rPr>
            <w:noProof/>
            <w:webHidden/>
          </w:rPr>
          <w:tab/>
        </w:r>
        <w:r w:rsidR="002C63D2">
          <w:rPr>
            <w:noProof/>
            <w:webHidden/>
          </w:rPr>
          <w:t>4</w:t>
        </w:r>
      </w:hyperlink>
    </w:p>
    <w:p w:rsidR="009F0828" w:rsidRPr="00D04945" w:rsidP="009F0828" w14:paraId="5C3277E4" w14:textId="77777777">
      <w:pPr>
        <w:spacing w:line="480" w:lineRule="auto"/>
        <w:ind w:firstLine="240"/>
        <w:rPr>
          <w:rFonts w:eastAsiaTheme="minorEastAsia"/>
          <w:i/>
          <w:iCs/>
        </w:rPr>
      </w:pPr>
      <w:r w:rsidRPr="00D04945">
        <w:rPr>
          <w:rFonts w:eastAsiaTheme="minorEastAsia"/>
          <w:i/>
          <w:iCs/>
        </w:rPr>
        <w:t>A2. Purpose and Use of the Information Collection…………………………………………</w:t>
      </w:r>
      <w:r>
        <w:rPr>
          <w:rFonts w:eastAsiaTheme="minorEastAsia"/>
          <w:i/>
          <w:iCs/>
        </w:rPr>
        <w:t>………</w:t>
      </w:r>
      <w:r w:rsidRPr="00D04945">
        <w:rPr>
          <w:rFonts w:eastAsiaTheme="minorEastAsia"/>
          <w:i/>
          <w:iCs/>
        </w:rPr>
        <w:t xml:space="preserve"> </w:t>
      </w:r>
      <w:r w:rsidRPr="009F0828">
        <w:rPr>
          <w:rFonts w:eastAsiaTheme="minorEastAsia"/>
        </w:rPr>
        <w:t>6</w:t>
      </w:r>
    </w:p>
    <w:p w:rsidR="009F0828" w:rsidRPr="0001471B" w:rsidP="009F0828" w14:paraId="172E52DA" w14:textId="542DCBE9">
      <w:pPr>
        <w:pStyle w:val="TOC2"/>
        <w:spacing w:line="480" w:lineRule="auto"/>
        <w:rPr>
          <w:rFonts w:eastAsiaTheme="minorEastAsia"/>
          <w:noProof/>
          <w:sz w:val="22"/>
          <w:szCs w:val="22"/>
        </w:rPr>
      </w:pPr>
      <w:hyperlink w:anchor="_Toc36702990" w:history="1">
        <w:r w:rsidRPr="0001471B">
          <w:rPr>
            <w:rStyle w:val="Hyperlink"/>
            <w:i/>
            <w:noProof/>
            <w:color w:val="auto"/>
          </w:rPr>
          <w:t>A3. Use of Improved Information Technology and Burden Reduction</w:t>
        </w:r>
        <w:r w:rsidRPr="0001471B">
          <w:rPr>
            <w:noProof/>
            <w:webHidden/>
          </w:rPr>
          <w:tab/>
        </w:r>
        <w:r w:rsidR="002C63D2">
          <w:rPr>
            <w:noProof/>
            <w:webHidden/>
          </w:rPr>
          <w:t>8</w:t>
        </w:r>
      </w:hyperlink>
    </w:p>
    <w:p w:rsidR="009F0828" w:rsidRPr="0001471B" w:rsidP="009F0828" w14:paraId="672D33AF" w14:textId="71367D41">
      <w:pPr>
        <w:pStyle w:val="TOC2"/>
        <w:spacing w:line="480" w:lineRule="auto"/>
        <w:rPr>
          <w:rFonts w:eastAsiaTheme="minorEastAsia"/>
          <w:noProof/>
          <w:sz w:val="22"/>
          <w:szCs w:val="22"/>
        </w:rPr>
      </w:pPr>
      <w:hyperlink w:anchor="_Toc36702991" w:history="1">
        <w:r w:rsidRPr="0001471B">
          <w:rPr>
            <w:rStyle w:val="Hyperlink"/>
            <w:i/>
            <w:noProof/>
            <w:color w:val="auto"/>
          </w:rPr>
          <w:t>A4. Efforts to Identify Duplication and Use of Similar Information</w:t>
        </w:r>
        <w:r w:rsidRPr="0001471B">
          <w:rPr>
            <w:noProof/>
            <w:webHidden/>
          </w:rPr>
          <w:tab/>
        </w:r>
        <w:r w:rsidR="002C63D2">
          <w:rPr>
            <w:noProof/>
            <w:webHidden/>
          </w:rPr>
          <w:t>8</w:t>
        </w:r>
      </w:hyperlink>
    </w:p>
    <w:p w:rsidR="009F0828" w:rsidRPr="0001471B" w:rsidP="009F0828" w14:paraId="4C24AD25" w14:textId="77777777">
      <w:pPr>
        <w:pStyle w:val="TOC2"/>
        <w:spacing w:line="480" w:lineRule="auto"/>
        <w:rPr>
          <w:rFonts w:eastAsiaTheme="minorEastAsia"/>
          <w:noProof/>
          <w:sz w:val="22"/>
          <w:szCs w:val="22"/>
        </w:rPr>
      </w:pPr>
      <w:hyperlink w:anchor="_Toc36702992" w:history="1">
        <w:r w:rsidRPr="0001471B">
          <w:rPr>
            <w:rStyle w:val="Hyperlink"/>
            <w:i/>
            <w:noProof/>
            <w:color w:val="auto"/>
          </w:rPr>
          <w:t>A5. Impact on Small Businesses or Other Small Entities</w:t>
        </w:r>
        <w:r w:rsidRPr="0001471B">
          <w:rPr>
            <w:noProof/>
            <w:webHidden/>
          </w:rPr>
          <w:tab/>
        </w:r>
        <w:r w:rsidRPr="0001471B">
          <w:rPr>
            <w:noProof/>
            <w:webHidden/>
          </w:rPr>
          <w:fldChar w:fldCharType="begin"/>
        </w:r>
        <w:r w:rsidRPr="0001471B">
          <w:rPr>
            <w:noProof/>
            <w:webHidden/>
          </w:rPr>
          <w:instrText xml:space="preserve"> PAGEREF _Toc36702992 \h </w:instrText>
        </w:r>
        <w:r w:rsidRPr="0001471B">
          <w:rPr>
            <w:noProof/>
            <w:webHidden/>
          </w:rPr>
          <w:fldChar w:fldCharType="separate"/>
        </w:r>
        <w:r w:rsidRPr="0001471B">
          <w:rPr>
            <w:noProof/>
            <w:webHidden/>
          </w:rPr>
          <w:t>8</w:t>
        </w:r>
        <w:r w:rsidRPr="0001471B">
          <w:rPr>
            <w:noProof/>
            <w:webHidden/>
          </w:rPr>
          <w:fldChar w:fldCharType="end"/>
        </w:r>
      </w:hyperlink>
    </w:p>
    <w:p w:rsidR="009F0828" w:rsidRPr="0001471B" w:rsidP="009F0828" w14:paraId="361345D9" w14:textId="33B62FDD">
      <w:pPr>
        <w:pStyle w:val="TOC2"/>
        <w:spacing w:line="480" w:lineRule="auto"/>
        <w:rPr>
          <w:rFonts w:eastAsiaTheme="minorEastAsia"/>
          <w:noProof/>
          <w:sz w:val="22"/>
          <w:szCs w:val="22"/>
        </w:rPr>
      </w:pPr>
      <w:hyperlink w:anchor="_Toc36702993" w:history="1">
        <w:r w:rsidRPr="0001471B">
          <w:rPr>
            <w:rStyle w:val="Hyperlink"/>
            <w:i/>
            <w:noProof/>
            <w:color w:val="auto"/>
          </w:rPr>
          <w:t>A6. Consequences of Collecting the Information Less Frequently</w:t>
        </w:r>
        <w:r w:rsidRPr="0001471B">
          <w:rPr>
            <w:noProof/>
            <w:webHidden/>
          </w:rPr>
          <w:tab/>
        </w:r>
        <w:r w:rsidR="002C63D2">
          <w:rPr>
            <w:noProof/>
            <w:webHidden/>
          </w:rPr>
          <w:t>9</w:t>
        </w:r>
      </w:hyperlink>
    </w:p>
    <w:p w:rsidR="009F0828" w:rsidRPr="0001471B" w:rsidP="009F0828" w14:paraId="1C6B74C5" w14:textId="77671269">
      <w:pPr>
        <w:pStyle w:val="TOC2"/>
        <w:spacing w:line="480" w:lineRule="auto"/>
        <w:rPr>
          <w:rFonts w:eastAsiaTheme="minorEastAsia"/>
          <w:noProof/>
          <w:sz w:val="22"/>
          <w:szCs w:val="22"/>
        </w:rPr>
      </w:pPr>
      <w:hyperlink w:anchor="_Toc36702994" w:history="1">
        <w:r w:rsidRPr="0001471B">
          <w:rPr>
            <w:rStyle w:val="Hyperlink"/>
            <w:i/>
            <w:noProof/>
            <w:color w:val="auto"/>
          </w:rPr>
          <w:t>A7. Special Circumstances Relating to the Guidelines of 5 CRF 1320.5</w:t>
        </w:r>
        <w:r w:rsidRPr="0001471B">
          <w:rPr>
            <w:noProof/>
            <w:webHidden/>
          </w:rPr>
          <w:tab/>
        </w:r>
        <w:r w:rsidR="002C63D2">
          <w:rPr>
            <w:noProof/>
            <w:webHidden/>
          </w:rPr>
          <w:t>9</w:t>
        </w:r>
      </w:hyperlink>
    </w:p>
    <w:p w:rsidR="009F0828" w:rsidRPr="0001471B" w:rsidP="009F0828" w14:paraId="616B625C" w14:textId="7AFAC07F">
      <w:pPr>
        <w:pStyle w:val="TOC2"/>
        <w:spacing w:line="480" w:lineRule="auto"/>
        <w:rPr>
          <w:rFonts w:eastAsiaTheme="minorEastAsia"/>
          <w:noProof/>
          <w:sz w:val="22"/>
          <w:szCs w:val="22"/>
        </w:rPr>
      </w:pPr>
      <w:hyperlink w:anchor="_Toc36702995" w:history="1">
        <w:r w:rsidRPr="0001471B">
          <w:rPr>
            <w:rStyle w:val="Hyperlink"/>
            <w:i/>
            <w:noProof/>
            <w:color w:val="auto"/>
          </w:rPr>
          <w:t>A8. A Comments in Response to the FRN and Efforts to Consult Outside the Agency</w:t>
        </w:r>
        <w:r w:rsidRPr="0001471B">
          <w:rPr>
            <w:noProof/>
            <w:webHidden/>
          </w:rPr>
          <w:tab/>
        </w:r>
        <w:r w:rsidR="002C63D2">
          <w:rPr>
            <w:noProof/>
            <w:webHidden/>
          </w:rPr>
          <w:t>9</w:t>
        </w:r>
      </w:hyperlink>
    </w:p>
    <w:p w:rsidR="009F0828" w:rsidRPr="0001471B" w:rsidP="009F0828" w14:paraId="6FA9577C" w14:textId="2220CAE0">
      <w:pPr>
        <w:pStyle w:val="TOC2"/>
        <w:spacing w:line="480" w:lineRule="auto"/>
        <w:rPr>
          <w:rFonts w:eastAsiaTheme="minorEastAsia"/>
          <w:noProof/>
          <w:sz w:val="22"/>
          <w:szCs w:val="22"/>
        </w:rPr>
      </w:pPr>
      <w:hyperlink w:anchor="_Toc36702995" w:history="1">
        <w:r w:rsidRPr="0001471B">
          <w:rPr>
            <w:rStyle w:val="Hyperlink"/>
            <w:i/>
            <w:noProof/>
            <w:color w:val="auto"/>
          </w:rPr>
          <w:t>A9. Explanation of any Payment or Gift to Respondents</w:t>
        </w:r>
        <w:r w:rsidRPr="0001471B">
          <w:rPr>
            <w:noProof/>
            <w:webHidden/>
          </w:rPr>
          <w:tab/>
        </w:r>
        <w:r w:rsidR="002C63D2">
          <w:rPr>
            <w:noProof/>
            <w:webHidden/>
          </w:rPr>
          <w:t>9</w:t>
        </w:r>
      </w:hyperlink>
    </w:p>
    <w:p w:rsidR="009F0828" w:rsidRPr="0001471B" w:rsidP="009F0828" w14:paraId="4E8E17BF" w14:textId="77777777">
      <w:pPr>
        <w:pStyle w:val="TOC2"/>
        <w:spacing w:line="480" w:lineRule="auto"/>
        <w:rPr>
          <w:rFonts w:eastAsiaTheme="minorEastAsia"/>
          <w:noProof/>
          <w:sz w:val="22"/>
          <w:szCs w:val="22"/>
        </w:rPr>
      </w:pPr>
      <w:hyperlink w:anchor="_Toc36702996" w:history="1">
        <w:r w:rsidRPr="0001471B">
          <w:rPr>
            <w:rStyle w:val="Hyperlink"/>
            <w:i/>
            <w:noProof/>
            <w:color w:val="auto"/>
          </w:rPr>
          <w:t>A10. Protection of the Privacy and Confidentiality of Information Provided by Respondent</w:t>
        </w:r>
        <w:r w:rsidRPr="0001471B">
          <w:rPr>
            <w:noProof/>
            <w:webHidden/>
          </w:rPr>
          <w:tab/>
        </w:r>
        <w:r w:rsidRPr="0001471B">
          <w:rPr>
            <w:noProof/>
            <w:webHidden/>
          </w:rPr>
          <w:fldChar w:fldCharType="begin"/>
        </w:r>
        <w:r w:rsidRPr="0001471B">
          <w:rPr>
            <w:noProof/>
            <w:webHidden/>
          </w:rPr>
          <w:instrText xml:space="preserve"> PAGEREF _Toc36702996 \h </w:instrText>
        </w:r>
        <w:r w:rsidRPr="0001471B">
          <w:rPr>
            <w:noProof/>
            <w:webHidden/>
          </w:rPr>
          <w:fldChar w:fldCharType="separate"/>
        </w:r>
        <w:r w:rsidRPr="0001471B">
          <w:rPr>
            <w:noProof/>
            <w:webHidden/>
          </w:rPr>
          <w:t>10</w:t>
        </w:r>
        <w:r w:rsidRPr="0001471B">
          <w:rPr>
            <w:noProof/>
            <w:webHidden/>
          </w:rPr>
          <w:fldChar w:fldCharType="end"/>
        </w:r>
      </w:hyperlink>
    </w:p>
    <w:p w:rsidR="009F0828" w:rsidRPr="0001471B" w:rsidP="009F0828" w14:paraId="3C31E336" w14:textId="2B6837FA">
      <w:pPr>
        <w:pStyle w:val="TOC2"/>
        <w:spacing w:line="480" w:lineRule="auto"/>
        <w:rPr>
          <w:rFonts w:eastAsiaTheme="minorEastAsia"/>
          <w:noProof/>
          <w:sz w:val="22"/>
          <w:szCs w:val="22"/>
        </w:rPr>
      </w:pPr>
      <w:hyperlink w:anchor="_Toc36702997" w:history="1">
        <w:r w:rsidRPr="0001471B">
          <w:rPr>
            <w:rStyle w:val="Hyperlink"/>
            <w:i/>
            <w:noProof/>
            <w:color w:val="auto"/>
          </w:rPr>
          <w:t>A11. Institutional Review Board (IRB) and Justification for Sensitive Questions</w:t>
        </w:r>
        <w:r w:rsidRPr="0001471B">
          <w:rPr>
            <w:noProof/>
            <w:webHidden/>
          </w:rPr>
          <w:tab/>
        </w:r>
        <w:r w:rsidRPr="0001471B">
          <w:rPr>
            <w:noProof/>
            <w:webHidden/>
          </w:rPr>
          <w:fldChar w:fldCharType="begin"/>
        </w:r>
        <w:r w:rsidRPr="0001471B">
          <w:rPr>
            <w:noProof/>
            <w:webHidden/>
          </w:rPr>
          <w:instrText xml:space="preserve"> PAGEREF _Toc36702997 \h </w:instrText>
        </w:r>
        <w:r w:rsidRPr="0001471B">
          <w:rPr>
            <w:noProof/>
            <w:webHidden/>
          </w:rPr>
          <w:fldChar w:fldCharType="separate"/>
        </w:r>
        <w:r w:rsidRPr="0001471B">
          <w:rPr>
            <w:noProof/>
            <w:webHidden/>
          </w:rPr>
          <w:t>1</w:t>
        </w:r>
        <w:r w:rsidR="002C63D2">
          <w:rPr>
            <w:noProof/>
            <w:webHidden/>
          </w:rPr>
          <w:t>0</w:t>
        </w:r>
        <w:r w:rsidRPr="0001471B">
          <w:rPr>
            <w:noProof/>
            <w:webHidden/>
          </w:rPr>
          <w:fldChar w:fldCharType="end"/>
        </w:r>
      </w:hyperlink>
      <w:r>
        <w:rPr>
          <w:noProof/>
        </w:rPr>
        <w:t xml:space="preserve"> </w:t>
      </w:r>
      <w:r>
        <w:rPr>
          <w:noProof/>
        </w:rPr>
        <w:br/>
      </w:r>
      <w:hyperlink w:anchor="_Toc36702998" w:history="1">
        <w:r w:rsidRPr="0001471B">
          <w:rPr>
            <w:rStyle w:val="Hyperlink"/>
            <w:i/>
            <w:noProof/>
            <w:color w:val="auto"/>
          </w:rPr>
          <w:t>A12. Estimates of Annualized Burden Hours and Costs</w:t>
        </w:r>
        <w:r w:rsidRPr="0001471B">
          <w:rPr>
            <w:noProof/>
            <w:webHidden/>
          </w:rPr>
          <w:tab/>
        </w:r>
        <w:r w:rsidRPr="0001471B">
          <w:rPr>
            <w:noProof/>
            <w:webHidden/>
          </w:rPr>
          <w:fldChar w:fldCharType="begin"/>
        </w:r>
        <w:r w:rsidRPr="0001471B">
          <w:rPr>
            <w:noProof/>
            <w:webHidden/>
          </w:rPr>
          <w:instrText xml:space="preserve"> PAGEREF _Toc36702998 \h </w:instrText>
        </w:r>
        <w:r w:rsidRPr="0001471B">
          <w:rPr>
            <w:noProof/>
            <w:webHidden/>
          </w:rPr>
          <w:fldChar w:fldCharType="separate"/>
        </w:r>
        <w:r w:rsidRPr="0001471B">
          <w:rPr>
            <w:noProof/>
            <w:webHidden/>
          </w:rPr>
          <w:t>1</w:t>
        </w:r>
        <w:r w:rsidR="002C63D2">
          <w:rPr>
            <w:noProof/>
            <w:webHidden/>
          </w:rPr>
          <w:t>0</w:t>
        </w:r>
        <w:r w:rsidRPr="0001471B">
          <w:rPr>
            <w:noProof/>
            <w:webHidden/>
          </w:rPr>
          <w:fldChar w:fldCharType="end"/>
        </w:r>
      </w:hyperlink>
    </w:p>
    <w:p w:rsidR="009F0828" w:rsidRPr="0001471B" w:rsidP="009F0828" w14:paraId="60E66CE0" w14:textId="7DEA3B8B">
      <w:pPr>
        <w:pStyle w:val="TOC2"/>
        <w:spacing w:line="480" w:lineRule="auto"/>
        <w:rPr>
          <w:rFonts w:eastAsiaTheme="minorEastAsia"/>
          <w:noProof/>
          <w:sz w:val="22"/>
          <w:szCs w:val="22"/>
        </w:rPr>
      </w:pPr>
      <w:hyperlink w:anchor="_Toc36702999" w:history="1">
        <w:r w:rsidRPr="0001471B">
          <w:rPr>
            <w:rStyle w:val="Hyperlink"/>
            <w:i/>
            <w:noProof/>
            <w:color w:val="auto"/>
          </w:rPr>
          <w:t>A13. Estimates of Other Total Annual Cost Burden to Respondents and Record Keepers</w:t>
        </w:r>
        <w:r w:rsidRPr="0001471B">
          <w:rPr>
            <w:noProof/>
            <w:webHidden/>
          </w:rPr>
          <w:tab/>
        </w:r>
        <w:r w:rsidRPr="0001471B">
          <w:rPr>
            <w:noProof/>
            <w:webHidden/>
          </w:rPr>
          <w:fldChar w:fldCharType="begin"/>
        </w:r>
        <w:r w:rsidRPr="0001471B">
          <w:rPr>
            <w:noProof/>
            <w:webHidden/>
          </w:rPr>
          <w:instrText xml:space="preserve"> PAGEREF _Toc36702999 \h </w:instrText>
        </w:r>
        <w:r w:rsidRPr="0001471B">
          <w:rPr>
            <w:noProof/>
            <w:webHidden/>
          </w:rPr>
          <w:fldChar w:fldCharType="separate"/>
        </w:r>
        <w:r w:rsidRPr="0001471B">
          <w:rPr>
            <w:noProof/>
            <w:webHidden/>
          </w:rPr>
          <w:t>1</w:t>
        </w:r>
        <w:r w:rsidR="002C63D2">
          <w:rPr>
            <w:noProof/>
            <w:webHidden/>
          </w:rPr>
          <w:t>2</w:t>
        </w:r>
        <w:r w:rsidRPr="0001471B">
          <w:rPr>
            <w:noProof/>
            <w:webHidden/>
          </w:rPr>
          <w:fldChar w:fldCharType="end"/>
        </w:r>
      </w:hyperlink>
    </w:p>
    <w:p w:rsidR="009F0828" w:rsidRPr="0001471B" w:rsidP="009F0828" w14:paraId="02EBBA8D" w14:textId="77777777">
      <w:pPr>
        <w:pStyle w:val="TOC2"/>
        <w:spacing w:line="480" w:lineRule="auto"/>
        <w:rPr>
          <w:rFonts w:eastAsiaTheme="minorEastAsia"/>
          <w:noProof/>
          <w:sz w:val="22"/>
          <w:szCs w:val="22"/>
        </w:rPr>
      </w:pPr>
      <w:hyperlink w:anchor="_Toc36703000" w:history="1">
        <w:r w:rsidRPr="0001471B">
          <w:rPr>
            <w:rStyle w:val="Hyperlink"/>
            <w:i/>
            <w:noProof/>
            <w:color w:val="auto"/>
          </w:rPr>
          <w:t>A14. Annualized Cost to the Federal Government</w:t>
        </w:r>
        <w:r w:rsidRPr="0001471B">
          <w:rPr>
            <w:noProof/>
            <w:webHidden/>
          </w:rPr>
          <w:tab/>
        </w:r>
        <w:r w:rsidRPr="0001471B">
          <w:rPr>
            <w:noProof/>
            <w:webHidden/>
          </w:rPr>
          <w:fldChar w:fldCharType="begin"/>
        </w:r>
        <w:r w:rsidRPr="0001471B">
          <w:rPr>
            <w:noProof/>
            <w:webHidden/>
          </w:rPr>
          <w:instrText xml:space="preserve"> PAGEREF _Toc36703000 \h </w:instrText>
        </w:r>
        <w:r w:rsidRPr="0001471B">
          <w:rPr>
            <w:noProof/>
            <w:webHidden/>
          </w:rPr>
          <w:fldChar w:fldCharType="separate"/>
        </w:r>
        <w:r w:rsidRPr="0001471B">
          <w:rPr>
            <w:noProof/>
            <w:webHidden/>
          </w:rPr>
          <w:t>13</w:t>
        </w:r>
        <w:r w:rsidRPr="0001471B">
          <w:rPr>
            <w:noProof/>
            <w:webHidden/>
          </w:rPr>
          <w:fldChar w:fldCharType="end"/>
        </w:r>
      </w:hyperlink>
    </w:p>
    <w:p w:rsidR="009F0828" w:rsidRPr="0001471B" w:rsidP="009F0828" w14:paraId="2860594A" w14:textId="4BCB56EA">
      <w:pPr>
        <w:pStyle w:val="TOC2"/>
        <w:spacing w:line="480" w:lineRule="auto"/>
        <w:rPr>
          <w:rFonts w:eastAsiaTheme="minorEastAsia"/>
          <w:noProof/>
          <w:sz w:val="22"/>
          <w:szCs w:val="22"/>
        </w:rPr>
      </w:pPr>
      <w:hyperlink w:anchor="_Toc36703001" w:history="1">
        <w:r w:rsidRPr="0001471B">
          <w:rPr>
            <w:rStyle w:val="Hyperlink"/>
            <w:i/>
            <w:noProof/>
            <w:color w:val="auto"/>
          </w:rPr>
          <w:t>A15. Explanation for Program Changes or Adjustments</w:t>
        </w:r>
        <w:r w:rsidRPr="0001471B">
          <w:rPr>
            <w:noProof/>
            <w:webHidden/>
          </w:rPr>
          <w:tab/>
        </w:r>
        <w:r w:rsidRPr="0001471B">
          <w:rPr>
            <w:noProof/>
            <w:webHidden/>
          </w:rPr>
          <w:fldChar w:fldCharType="begin"/>
        </w:r>
        <w:r w:rsidRPr="0001471B">
          <w:rPr>
            <w:noProof/>
            <w:webHidden/>
          </w:rPr>
          <w:instrText xml:space="preserve"> PAGEREF _Toc36703001 \h </w:instrText>
        </w:r>
        <w:r w:rsidRPr="0001471B">
          <w:rPr>
            <w:noProof/>
            <w:webHidden/>
          </w:rPr>
          <w:fldChar w:fldCharType="separate"/>
        </w:r>
        <w:r w:rsidRPr="0001471B">
          <w:rPr>
            <w:noProof/>
            <w:webHidden/>
          </w:rPr>
          <w:t>1</w:t>
        </w:r>
        <w:r w:rsidR="002C63D2">
          <w:rPr>
            <w:noProof/>
            <w:webHidden/>
          </w:rPr>
          <w:t>3</w:t>
        </w:r>
        <w:r w:rsidRPr="0001471B">
          <w:rPr>
            <w:noProof/>
            <w:webHidden/>
          </w:rPr>
          <w:fldChar w:fldCharType="end"/>
        </w:r>
      </w:hyperlink>
    </w:p>
    <w:p w:rsidR="009F0828" w:rsidRPr="0001471B" w:rsidP="009F0828" w14:paraId="134E29DB" w14:textId="6389FD99">
      <w:pPr>
        <w:pStyle w:val="TOC2"/>
        <w:spacing w:line="480" w:lineRule="auto"/>
        <w:rPr>
          <w:rFonts w:eastAsiaTheme="minorEastAsia"/>
          <w:noProof/>
          <w:sz w:val="22"/>
          <w:szCs w:val="22"/>
        </w:rPr>
      </w:pPr>
      <w:hyperlink w:anchor="_Toc36703002" w:history="1">
        <w:r w:rsidRPr="0001471B">
          <w:rPr>
            <w:rStyle w:val="Hyperlink"/>
            <w:i/>
            <w:noProof/>
            <w:color w:val="auto"/>
          </w:rPr>
          <w:t>A16. Plans for Tabulation and Publication and Project Time Schedule</w:t>
        </w:r>
        <w:r w:rsidRPr="0001471B">
          <w:rPr>
            <w:noProof/>
            <w:webHidden/>
          </w:rPr>
          <w:tab/>
        </w:r>
        <w:r w:rsidRPr="0001471B">
          <w:rPr>
            <w:noProof/>
            <w:webHidden/>
          </w:rPr>
          <w:fldChar w:fldCharType="begin"/>
        </w:r>
        <w:r w:rsidRPr="0001471B">
          <w:rPr>
            <w:noProof/>
            <w:webHidden/>
          </w:rPr>
          <w:instrText xml:space="preserve"> PAGEREF _Toc36703002 \h </w:instrText>
        </w:r>
        <w:r w:rsidRPr="0001471B">
          <w:rPr>
            <w:noProof/>
            <w:webHidden/>
          </w:rPr>
          <w:fldChar w:fldCharType="separate"/>
        </w:r>
        <w:r w:rsidRPr="0001471B">
          <w:rPr>
            <w:noProof/>
            <w:webHidden/>
          </w:rPr>
          <w:t>1</w:t>
        </w:r>
        <w:r w:rsidR="002C63D2">
          <w:rPr>
            <w:noProof/>
            <w:webHidden/>
          </w:rPr>
          <w:t>5</w:t>
        </w:r>
        <w:r w:rsidRPr="0001471B">
          <w:rPr>
            <w:noProof/>
            <w:webHidden/>
          </w:rPr>
          <w:fldChar w:fldCharType="end"/>
        </w:r>
      </w:hyperlink>
    </w:p>
    <w:p w:rsidR="009F0828" w:rsidRPr="0001471B" w:rsidP="009F0828" w14:paraId="38A862FE" w14:textId="1222C143">
      <w:pPr>
        <w:pStyle w:val="TOC2"/>
        <w:spacing w:line="480" w:lineRule="auto"/>
        <w:rPr>
          <w:rFonts w:eastAsiaTheme="minorEastAsia"/>
          <w:noProof/>
          <w:sz w:val="22"/>
          <w:szCs w:val="22"/>
        </w:rPr>
      </w:pPr>
      <w:hyperlink w:anchor="_Toc36703003" w:history="1">
        <w:r w:rsidRPr="0001471B">
          <w:rPr>
            <w:rStyle w:val="Hyperlink"/>
            <w:i/>
            <w:noProof/>
            <w:color w:val="auto"/>
          </w:rPr>
          <w:t>A17. Reason(s) Display of OMB Expiration Date is Inappropriate</w:t>
        </w:r>
        <w:r w:rsidRPr="0001471B">
          <w:rPr>
            <w:noProof/>
            <w:webHidden/>
          </w:rPr>
          <w:tab/>
        </w:r>
        <w:r w:rsidRPr="0001471B">
          <w:rPr>
            <w:noProof/>
            <w:webHidden/>
          </w:rPr>
          <w:fldChar w:fldCharType="begin"/>
        </w:r>
        <w:r w:rsidRPr="0001471B">
          <w:rPr>
            <w:noProof/>
            <w:webHidden/>
          </w:rPr>
          <w:instrText xml:space="preserve"> PAGEREF _Toc36703003 \h </w:instrText>
        </w:r>
        <w:r w:rsidRPr="0001471B">
          <w:rPr>
            <w:noProof/>
            <w:webHidden/>
          </w:rPr>
          <w:fldChar w:fldCharType="separate"/>
        </w:r>
        <w:r w:rsidRPr="0001471B">
          <w:rPr>
            <w:noProof/>
            <w:webHidden/>
          </w:rPr>
          <w:t>1</w:t>
        </w:r>
        <w:r w:rsidR="002C63D2">
          <w:rPr>
            <w:noProof/>
            <w:webHidden/>
          </w:rPr>
          <w:t>5</w:t>
        </w:r>
        <w:r w:rsidRPr="0001471B">
          <w:rPr>
            <w:noProof/>
            <w:webHidden/>
          </w:rPr>
          <w:fldChar w:fldCharType="end"/>
        </w:r>
      </w:hyperlink>
    </w:p>
    <w:p w:rsidR="009F0828" w:rsidRPr="0001471B" w:rsidP="009F0828" w14:paraId="2EEA7919" w14:textId="3734F63F">
      <w:pPr>
        <w:pStyle w:val="TOC2"/>
        <w:spacing w:line="480" w:lineRule="auto"/>
        <w:rPr>
          <w:rFonts w:eastAsiaTheme="minorEastAsia"/>
          <w:noProof/>
          <w:sz w:val="22"/>
          <w:szCs w:val="22"/>
        </w:rPr>
      </w:pPr>
      <w:hyperlink w:anchor="_Toc36703004" w:history="1">
        <w:r w:rsidRPr="0001471B">
          <w:rPr>
            <w:rStyle w:val="Hyperlink"/>
            <w:i/>
            <w:noProof/>
            <w:color w:val="auto"/>
          </w:rPr>
          <w:t>A18. Exceptions to Certification for Paperwork Reduction Act Submission</w:t>
        </w:r>
        <w:r w:rsidRPr="0001471B">
          <w:rPr>
            <w:noProof/>
            <w:webHidden/>
          </w:rPr>
          <w:tab/>
        </w:r>
        <w:r w:rsidRPr="0001471B">
          <w:rPr>
            <w:noProof/>
            <w:webHidden/>
          </w:rPr>
          <w:fldChar w:fldCharType="begin"/>
        </w:r>
        <w:r w:rsidRPr="0001471B">
          <w:rPr>
            <w:noProof/>
            <w:webHidden/>
          </w:rPr>
          <w:instrText xml:space="preserve"> PAGEREF _Toc36703004 \h </w:instrText>
        </w:r>
        <w:r w:rsidRPr="0001471B">
          <w:rPr>
            <w:noProof/>
            <w:webHidden/>
          </w:rPr>
          <w:fldChar w:fldCharType="separate"/>
        </w:r>
        <w:r w:rsidRPr="0001471B">
          <w:rPr>
            <w:noProof/>
            <w:webHidden/>
          </w:rPr>
          <w:t>1</w:t>
        </w:r>
        <w:r w:rsidR="002C63D2">
          <w:rPr>
            <w:noProof/>
            <w:webHidden/>
          </w:rPr>
          <w:t>6</w:t>
        </w:r>
        <w:r w:rsidRPr="0001471B">
          <w:rPr>
            <w:noProof/>
            <w:webHidden/>
          </w:rPr>
          <w:fldChar w:fldCharType="end"/>
        </w:r>
      </w:hyperlink>
    </w:p>
    <w:p w:rsidR="009F0828" w:rsidRPr="0001471B" w:rsidP="009F0828" w14:paraId="74349137" w14:textId="3AB638AB">
      <w:pPr>
        <w:pStyle w:val="TOC1"/>
        <w:spacing w:line="480" w:lineRule="auto"/>
        <w:rPr>
          <w:rFonts w:ascii="Times New Roman" w:hAnsi="Times New Roman" w:eastAsiaTheme="minorEastAsia" w:cs="Times New Roman"/>
          <w:b/>
          <w:noProof/>
          <w:color w:val="auto"/>
          <w:sz w:val="22"/>
          <w:szCs w:val="22"/>
        </w:rPr>
      </w:pPr>
      <w:hyperlink w:anchor="_Toc36703005" w:history="1">
        <w:r w:rsidRPr="0001471B">
          <w:rPr>
            <w:rStyle w:val="Hyperlink"/>
            <w:rFonts w:ascii="Times New Roman" w:hAnsi="Times New Roman" w:cs="Times New Roman"/>
            <w:noProof/>
            <w:color w:val="auto"/>
          </w:rPr>
          <w:t>REFERENCES</w:t>
        </w:r>
        <w:r w:rsidRPr="0001471B">
          <w:rPr>
            <w:rFonts w:ascii="Times New Roman" w:hAnsi="Times New Roman" w:cs="Times New Roman"/>
            <w:noProof/>
            <w:webHidden/>
            <w:color w:val="auto"/>
          </w:rPr>
          <w:tab/>
        </w:r>
        <w:r w:rsidRPr="0001471B">
          <w:rPr>
            <w:rFonts w:ascii="Times New Roman" w:hAnsi="Times New Roman" w:cs="Times New Roman"/>
            <w:noProof/>
            <w:webHidden/>
            <w:color w:val="auto"/>
          </w:rPr>
          <w:fldChar w:fldCharType="begin"/>
        </w:r>
        <w:r w:rsidRPr="0001471B">
          <w:rPr>
            <w:rFonts w:ascii="Times New Roman" w:hAnsi="Times New Roman" w:cs="Times New Roman"/>
            <w:noProof/>
            <w:webHidden/>
            <w:color w:val="auto"/>
          </w:rPr>
          <w:instrText xml:space="preserve"> PAGEREF _Toc36703005 \h </w:instrText>
        </w:r>
        <w:r w:rsidRPr="0001471B">
          <w:rPr>
            <w:rFonts w:ascii="Times New Roman" w:hAnsi="Times New Roman" w:cs="Times New Roman"/>
            <w:noProof/>
            <w:webHidden/>
            <w:color w:val="auto"/>
          </w:rPr>
          <w:fldChar w:fldCharType="separate"/>
        </w:r>
        <w:r w:rsidRPr="0001471B">
          <w:rPr>
            <w:rFonts w:ascii="Times New Roman" w:hAnsi="Times New Roman" w:cs="Times New Roman"/>
            <w:noProof/>
            <w:webHidden/>
            <w:color w:val="auto"/>
          </w:rPr>
          <w:t>1</w:t>
        </w:r>
        <w:r w:rsidR="002C63D2">
          <w:rPr>
            <w:rFonts w:ascii="Times New Roman" w:hAnsi="Times New Roman" w:cs="Times New Roman"/>
            <w:noProof/>
            <w:webHidden/>
            <w:color w:val="auto"/>
          </w:rPr>
          <w:t>6</w:t>
        </w:r>
        <w:r w:rsidRPr="0001471B">
          <w:rPr>
            <w:rFonts w:ascii="Times New Roman" w:hAnsi="Times New Roman" w:cs="Times New Roman"/>
            <w:noProof/>
            <w:webHidden/>
            <w:color w:val="auto"/>
          </w:rPr>
          <w:fldChar w:fldCharType="end"/>
        </w:r>
      </w:hyperlink>
    </w:p>
    <w:p w:rsidR="009F0828" w:rsidP="009F0828" w14:paraId="3E61135A" w14:textId="1FB3E2B8">
      <w:pPr>
        <w:spacing w:line="276" w:lineRule="auto"/>
        <w:rPr>
          <w:b/>
        </w:rPr>
      </w:pPr>
      <w:r w:rsidRPr="00B76D9C">
        <w:rPr>
          <w:highlight w:val="lightGray"/>
        </w:rPr>
        <w:fldChar w:fldCharType="end"/>
      </w:r>
    </w:p>
    <w:p w:rsidR="009F0828" w14:paraId="2CB8B955" w14:textId="77777777">
      <w:pPr>
        <w:rPr>
          <w:b/>
        </w:rPr>
      </w:pPr>
      <w:r>
        <w:rPr>
          <w:b/>
        </w:rPr>
        <w:br w:type="page"/>
      </w:r>
    </w:p>
    <w:p w:rsidR="005867E3" w:rsidRPr="002921C4" w:rsidP="006C6884" w14:paraId="588B8C66" w14:textId="2D303046">
      <w:pPr>
        <w:spacing w:line="276" w:lineRule="auto"/>
        <w:rPr>
          <w:rStyle w:val="Hyperlink"/>
          <w:b/>
          <w:color w:val="auto"/>
          <w:u w:val="none"/>
        </w:rPr>
      </w:pPr>
      <w:r w:rsidRPr="002921C4">
        <w:rPr>
          <w:b/>
        </w:rPr>
        <w:fldChar w:fldCharType="begin"/>
      </w:r>
      <w:r w:rsidRPr="002921C4">
        <w:rPr>
          <w:b/>
        </w:rPr>
        <w:instrText xml:space="preserve"> HYPERLINK  \l "_REFERENCES_(Tool_Tip:" \o "Tool Tip: You may copy and paste your list of Attachments from SSA or fill in below)" </w:instrText>
      </w:r>
      <w:r w:rsidRPr="002921C4">
        <w:rPr>
          <w:b/>
        </w:rPr>
        <w:fldChar w:fldCharType="separate"/>
      </w:r>
      <w:r w:rsidRPr="002921C4">
        <w:rPr>
          <w:rStyle w:val="Hyperlink"/>
          <w:b/>
          <w:color w:val="auto"/>
          <w:u w:val="none"/>
        </w:rPr>
        <w:t>ATTACHMENTS</w:t>
      </w:r>
    </w:p>
    <w:p w:rsidR="000A3F81" w:rsidRPr="002921C4" w:rsidP="00665862" w14:paraId="7C95FD18" w14:textId="6C3F8EF9">
      <w:pPr>
        <w:spacing w:line="480" w:lineRule="auto"/>
        <w:ind w:left="360" w:hanging="180"/>
        <w:rPr>
          <w:b/>
          <w:color w:val="C75000"/>
        </w:rPr>
      </w:pPr>
      <w:r w:rsidRPr="002921C4">
        <w:rPr>
          <w:b/>
        </w:rPr>
        <w:fldChar w:fldCharType="end"/>
      </w:r>
    </w:p>
    <w:p w:rsidR="00495E4F" w:rsidP="00665862" w14:paraId="211B6BF8" w14:textId="68C7677E">
      <w:pPr>
        <w:spacing w:line="480" w:lineRule="auto"/>
        <w:ind w:left="720"/>
      </w:pPr>
      <w:r>
        <w:rPr>
          <w:color w:val="222222"/>
        </w:rPr>
        <w:t xml:space="preserve">1. </w:t>
      </w:r>
      <w:r w:rsidRPr="006A777F">
        <w:rPr>
          <w:color w:val="222222"/>
        </w:rPr>
        <w:t>Public Health Service Act [</w:t>
      </w:r>
      <w:r w:rsidRPr="006A777F" w:rsidR="00E9431E">
        <w:rPr>
          <w:color w:val="222222"/>
        </w:rPr>
        <w:t>42 U.S.C. 247b(k)(2)</w:t>
      </w:r>
      <w:r w:rsidRPr="006A777F">
        <w:rPr>
          <w:color w:val="222222"/>
        </w:rPr>
        <w:t xml:space="preserve">] </w:t>
      </w:r>
    </w:p>
    <w:p w:rsidR="006A777F" w:rsidRPr="006A777F" w:rsidP="00665862" w14:paraId="1D5A8074" w14:textId="163F1B77">
      <w:pPr>
        <w:spacing w:line="480" w:lineRule="auto"/>
        <w:ind w:left="720"/>
      </w:pPr>
      <w:r>
        <w:rPr>
          <w:color w:val="222222"/>
        </w:rPr>
        <w:t xml:space="preserve">2. </w:t>
      </w:r>
      <w:r w:rsidRPr="006A777F">
        <w:rPr>
          <w:color w:val="222222"/>
        </w:rPr>
        <w:t>PCNASP NOFO 202</w:t>
      </w:r>
      <w:r w:rsidR="00492FF1">
        <w:rPr>
          <w:color w:val="222222"/>
        </w:rPr>
        <w:t>4</w:t>
      </w:r>
      <w:r w:rsidRPr="006A777F">
        <w:rPr>
          <w:color w:val="222222"/>
        </w:rPr>
        <w:t>-Logic Model</w:t>
      </w:r>
    </w:p>
    <w:p w:rsidR="006A777F" w:rsidRPr="006A777F" w:rsidP="00665862" w14:paraId="61B0FC4A" w14:textId="01F97056">
      <w:pPr>
        <w:spacing w:line="480" w:lineRule="auto"/>
        <w:ind w:left="720"/>
      </w:pPr>
      <w:r>
        <w:rPr>
          <w:color w:val="222222"/>
        </w:rPr>
        <w:t xml:space="preserve">3. </w:t>
      </w:r>
      <w:r w:rsidRPr="006A777F">
        <w:rPr>
          <w:color w:val="222222"/>
        </w:rPr>
        <w:t>Crosswalk of strategies and measures</w:t>
      </w:r>
    </w:p>
    <w:p w:rsidR="008010BD" w:rsidRPr="002921C4" w:rsidP="00D97C7A" w14:paraId="0A82C31C" w14:textId="2C3A3C4A">
      <w:pPr>
        <w:spacing w:line="480" w:lineRule="auto"/>
        <w:ind w:left="720"/>
        <w:rPr>
          <w:color w:val="222222"/>
        </w:rPr>
      </w:pPr>
      <w:r>
        <w:t xml:space="preserve">4a. </w:t>
      </w:r>
      <w:r w:rsidR="00D97C7A">
        <w:rPr>
          <w:color w:val="222222"/>
        </w:rPr>
        <w:t>Coverdell Data Manual Edition 2</w:t>
      </w:r>
    </w:p>
    <w:p w:rsidR="008010BD" w:rsidRPr="002921C4" w:rsidP="00665862" w14:paraId="0328F124" w14:textId="75E1EBB7">
      <w:pPr>
        <w:spacing w:line="480" w:lineRule="auto"/>
        <w:ind w:left="720"/>
        <w:rPr>
          <w:color w:val="222222"/>
        </w:rPr>
      </w:pPr>
      <w:r>
        <w:rPr>
          <w:color w:val="222222"/>
        </w:rPr>
        <w:t xml:space="preserve">5a. </w:t>
      </w:r>
      <w:r w:rsidR="00DF30F6">
        <w:rPr>
          <w:color w:val="222222"/>
        </w:rPr>
        <w:t>H</w:t>
      </w:r>
      <w:r w:rsidRPr="002921C4">
        <w:rPr>
          <w:color w:val="222222"/>
        </w:rPr>
        <w:t>ospital inventory</w:t>
      </w:r>
      <w:r w:rsidR="00DF30F6">
        <w:rPr>
          <w:color w:val="222222"/>
        </w:rPr>
        <w:t xml:space="preserve"> survey</w:t>
      </w:r>
      <w:r w:rsidRPr="002921C4">
        <w:rPr>
          <w:color w:val="222222"/>
        </w:rPr>
        <w:t xml:space="preserve"> data elements for hospitals</w:t>
      </w:r>
    </w:p>
    <w:p w:rsidR="008010BD" w:rsidP="00665862" w14:paraId="54B79465" w14:textId="0F4A3C57">
      <w:pPr>
        <w:spacing w:line="480" w:lineRule="auto"/>
        <w:ind w:left="720"/>
        <w:rPr>
          <w:color w:val="222222"/>
        </w:rPr>
      </w:pPr>
      <w:r>
        <w:rPr>
          <w:color w:val="222222"/>
        </w:rPr>
        <w:t xml:space="preserve">5b. </w:t>
      </w:r>
      <w:r w:rsidR="00DF30F6">
        <w:rPr>
          <w:color w:val="222222"/>
        </w:rPr>
        <w:t>H</w:t>
      </w:r>
      <w:r w:rsidRPr="002921C4">
        <w:rPr>
          <w:color w:val="222222"/>
        </w:rPr>
        <w:t>ospital inventory data elements for awardees</w:t>
      </w:r>
    </w:p>
    <w:p w:rsidR="00F618BF" w:rsidRPr="00F618BF" w:rsidP="00665862" w14:paraId="56A5F802" w14:textId="35C08EBC">
      <w:pPr>
        <w:pStyle w:val="m-4824437483153403386msocommenttext"/>
        <w:shd w:val="clear" w:color="auto" w:fill="FFFFFF"/>
        <w:spacing w:before="0" w:beforeAutospacing="0" w:after="0" w:afterAutospacing="0" w:line="480" w:lineRule="auto"/>
        <w:ind w:left="720"/>
        <w:rPr>
          <w:color w:val="222222"/>
        </w:rPr>
      </w:pPr>
      <w:r>
        <w:rPr>
          <w:color w:val="222222"/>
        </w:rPr>
        <w:t>6</w:t>
      </w:r>
      <w:r w:rsidRPr="00F618BF" w:rsidR="006A777F">
        <w:rPr>
          <w:color w:val="222222"/>
        </w:rPr>
        <w:t xml:space="preserve">. </w:t>
      </w:r>
      <w:r w:rsidR="008D3E39">
        <w:rPr>
          <w:color w:val="222222"/>
        </w:rPr>
        <w:t>60-day Notice in Federal Register</w:t>
      </w:r>
      <w:r w:rsidR="008E204F">
        <w:rPr>
          <w:color w:val="222222"/>
        </w:rPr>
        <w:t>.</w:t>
      </w:r>
    </w:p>
    <w:p w:rsidR="008E204F" w:rsidP="00665862" w14:paraId="5E392404" w14:textId="17E61656">
      <w:pPr>
        <w:spacing w:line="480" w:lineRule="auto"/>
        <w:ind w:left="720"/>
        <w:rPr>
          <w:color w:val="222222"/>
        </w:rPr>
      </w:pPr>
      <w:r>
        <w:rPr>
          <w:color w:val="222222"/>
        </w:rPr>
        <w:t>7</w:t>
      </w:r>
      <w:r w:rsidR="006A777F">
        <w:rPr>
          <w:color w:val="222222"/>
        </w:rPr>
        <w:t xml:space="preserve">. </w:t>
      </w:r>
      <w:r w:rsidR="00E84712">
        <w:rPr>
          <w:color w:val="222222"/>
        </w:rPr>
        <w:t>IRB Approval</w:t>
      </w:r>
    </w:p>
    <w:p w:rsidR="006A777F" w:rsidP="00665862" w14:paraId="7B9E43D7" w14:textId="14A43981">
      <w:pPr>
        <w:spacing w:line="480" w:lineRule="auto"/>
        <w:ind w:left="720"/>
        <w:rPr>
          <w:color w:val="222222"/>
        </w:rPr>
      </w:pPr>
      <w:r>
        <w:rPr>
          <w:color w:val="222222"/>
        </w:rPr>
        <w:t xml:space="preserve">8. </w:t>
      </w:r>
      <w:r w:rsidRPr="002921C4">
        <w:rPr>
          <w:color w:val="222222"/>
        </w:rPr>
        <w:t>Screenshot of Secure Access Management Services (SAMS) web portal</w:t>
      </w:r>
    </w:p>
    <w:p w:rsidR="00F618BF" w:rsidP="00665862" w14:paraId="2F863897" w14:textId="77777777">
      <w:pPr>
        <w:spacing w:line="480" w:lineRule="auto"/>
        <w:rPr>
          <w:color w:val="222222"/>
        </w:rPr>
      </w:pPr>
      <w:bookmarkStart w:id="4" w:name="_Toc511934869"/>
      <w:bookmarkStart w:id="5" w:name="_Toc329519280"/>
      <w:bookmarkStart w:id="6" w:name="_Toc523105666"/>
      <w:bookmarkEnd w:id="3"/>
    </w:p>
    <w:p w:rsidR="00F618BF" w:rsidRPr="00F618BF" w:rsidP="00E23C89" w14:paraId="223A60D4" w14:textId="0FD312D5">
      <w:pPr>
        <w:spacing w:line="276" w:lineRule="auto"/>
        <w:rPr>
          <w:color w:val="222222"/>
        </w:rPr>
        <w:sectPr w:rsidSect="006C6884">
          <w:footerReference w:type="default" r:id="rId12"/>
          <w:pgSz w:w="12240" w:h="15840"/>
          <w:pgMar w:top="900" w:right="1170" w:bottom="630" w:left="1080" w:header="720" w:footer="720" w:gutter="0"/>
          <w:cols w:space="720"/>
          <w:docGrid w:linePitch="360"/>
        </w:sectPr>
      </w:pPr>
    </w:p>
    <w:p w:rsidR="00E23C89" w:rsidP="00E23C89" w14:paraId="5A81F369" w14:textId="300DF345">
      <w:pPr>
        <w:spacing w:line="276" w:lineRule="auto"/>
        <w:rPr>
          <w:rFonts w:ascii="Arial Nova" w:hAnsi="Arial Nova" w:cstheme="minorHAnsi"/>
          <w:b/>
        </w:rPr>
      </w:pPr>
      <w:r>
        <w:rPr>
          <w:rFonts w:ascii="Arial Nova" w:hAnsi="Arial Nova" w:cstheme="minorHAnsi"/>
          <w:b/>
        </w:rPr>
        <w:t>JUSTIFICATION SUMMARY</w:t>
      </w:r>
    </w:p>
    <w:p w:rsidR="001107D3" w:rsidRPr="00EA4DF0" w:rsidP="007E2303" w14:paraId="027A4632" w14:textId="77777777">
      <w:pPr>
        <w:ind w:firstLine="720"/>
        <w:rPr>
          <w:rFonts w:ascii="Arial Nova" w:hAnsi="Arial Nova"/>
          <w:i/>
          <w:color w:val="F79646" w:themeColor="accent6"/>
        </w:rPr>
      </w:pPr>
    </w:p>
    <w:p w:rsidR="004C36E8" w:rsidRPr="00236142" w:rsidP="00236142" w14:paraId="4E7226C9" w14:textId="5F35C29B">
      <w:pPr>
        <w:spacing w:line="276" w:lineRule="auto"/>
        <w:rPr>
          <w:rFonts w:ascii="Arial Nova" w:hAnsi="Arial Nova"/>
          <w:b/>
          <w:color w:val="F79646" w:themeColor="accent6"/>
        </w:rPr>
      </w:pPr>
      <w:r>
        <w:rPr>
          <w:noProof/>
        </w:rPr>
        <mc:AlternateContent>
          <mc:Choice Requires="wps">
            <w:drawing>
              <wp:inline distT="0" distB="0" distL="0" distR="0">
                <wp:extent cx="5952490" cy="4023360"/>
                <wp:effectExtent l="9525" t="11430" r="12700" b="6985"/>
                <wp:docPr id="1241154509" name="Text Box 1"/>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5952490" cy="4023360"/>
                        </a:xfrm>
                        <a:prstGeom prst="rect">
                          <a:avLst/>
                        </a:prstGeom>
                        <a:noFill/>
                        <a:ln w="6350">
                          <a:solidFill>
                            <a:srgbClr val="000000"/>
                          </a:solidFill>
                          <a:miter lim="800000"/>
                          <a:headEnd/>
                          <a:tailEnd/>
                        </a:ln>
                        <a:extLst>
                          <a:ext xmlns:a="http://schemas.openxmlformats.org/drawingml/2006/main" uri="{909E8E84-426E-40DD-AFC4-6F175D3DCCD1}">
                            <a14:hiddenFill xmlns:a14="http://schemas.microsoft.com/office/drawing/2010/main">
                              <a:solidFill>
                                <a:srgbClr val="FFFFFF"/>
                              </a:solidFill>
                            </a14:hiddenFill>
                          </a:ext>
                        </a:extLst>
                      </wps:spPr>
                      <wps:txbx>
                        <w:txbxContent>
                          <w:p w:rsidR="009F0828" w:rsidRPr="00CE19FA" w:rsidP="00246260" w14:textId="4153E425">
                            <w:pPr>
                              <w:spacing w:before="240" w:after="200" w:line="276" w:lineRule="auto"/>
                              <w:rPr>
                                <w:b/>
                              </w:rPr>
                            </w:pPr>
                            <w:r w:rsidRPr="00CE19FA">
                              <w:rPr>
                                <w:b/>
                              </w:rPr>
                              <w:t>Goal of the project:</w:t>
                            </w:r>
                            <w:r w:rsidRPr="00CE19FA">
                              <w:rPr>
                                <w:bCs/>
                              </w:rPr>
                              <w:t xml:space="preserve"> CDC’s Paul Coverdell National Acute Stroke Program (PCNASP) seeks to improve quality of care for acute stroke patients through systematic approaches to quality improvement activities. PCNASP recipients will focus on state-wide assessment and improvement in stroke care while also implementing strategies to close the gap on stroke disparities. The goal of this information collection </w:t>
                            </w:r>
                            <w:r w:rsidR="00BA60AE">
                              <w:rPr>
                                <w:bCs/>
                              </w:rPr>
                              <w:t xml:space="preserve">request </w:t>
                            </w:r>
                            <w:r w:rsidRPr="00CE19FA">
                              <w:rPr>
                                <w:bCs/>
                              </w:rPr>
                              <w:t xml:space="preserve">is </w:t>
                            </w:r>
                            <w:r w:rsidR="008752C6">
                              <w:rPr>
                                <w:bCs/>
                              </w:rPr>
                              <w:t xml:space="preserve">a </w:t>
                            </w:r>
                            <w:r w:rsidRPr="008752C6" w:rsidR="008752C6">
                              <w:rPr>
                                <w:b/>
                                <w:i/>
                                <w:iCs/>
                              </w:rPr>
                              <w:t>no change extension</w:t>
                            </w:r>
                            <w:r w:rsidR="00FE7883">
                              <w:rPr>
                                <w:b/>
                                <w:i/>
                                <w:iCs/>
                              </w:rPr>
                              <w:t xml:space="preserve"> </w:t>
                            </w:r>
                            <w:r w:rsidR="00FE7883">
                              <w:rPr>
                                <w:bCs/>
                              </w:rPr>
                              <w:t>for the continuity of the program</w:t>
                            </w:r>
                            <w:r w:rsidR="00FE7883">
                              <w:rPr>
                                <w:b/>
                                <w:i/>
                                <w:iCs/>
                              </w:rPr>
                              <w:t>.</w:t>
                            </w:r>
                            <w:r w:rsidR="008752C6">
                              <w:rPr>
                                <w:bCs/>
                              </w:rPr>
                              <w:t xml:space="preserve"> </w:t>
                            </w:r>
                          </w:p>
                          <w:p w:rsidR="009F0828" w:rsidRPr="00CE19FA" w:rsidP="00246260" w14:textId="56FF5130">
                            <w:pPr>
                              <w:spacing w:after="200" w:line="276" w:lineRule="auto"/>
                              <w:rPr>
                                <w:b/>
                              </w:rPr>
                            </w:pPr>
                            <w:r w:rsidRPr="00CE19FA">
                              <w:rPr>
                                <w:b/>
                              </w:rPr>
                              <w:t xml:space="preserve">Intended use of the resulting data: </w:t>
                            </w:r>
                            <w:r w:rsidRPr="00CE19FA">
                              <w:rPr>
                                <w:bCs/>
                              </w:rPr>
                              <w:t xml:space="preserve">Data reporting will allow for continuous program monitoring, identification of successes and challenges for awardees, and assessment of the overall effectiveness and influence of PCNASP. Specifically, resulting data will be used to improve the quality of care for acute stroke patients, improve recovery, improve adherence to stroke care guidelines, and reduce complications, readmissions, and early mortality for acute stroke patients. </w:t>
                            </w:r>
                          </w:p>
                          <w:p w:rsidR="009F0828" w:rsidRPr="00CE19FA" w:rsidP="00246260" w14:textId="6C1AC391">
                            <w:pPr>
                              <w:spacing w:after="200" w:line="276" w:lineRule="auto"/>
                              <w:rPr>
                                <w:bCs/>
                              </w:rPr>
                            </w:pPr>
                            <w:r w:rsidRPr="00CE19FA">
                              <w:rPr>
                                <w:b/>
                              </w:rPr>
                              <w:t xml:space="preserve">Methods to be used to collect: </w:t>
                            </w:r>
                            <w:r w:rsidRPr="00CE19FA">
                              <w:rPr>
                                <w:bCs/>
                              </w:rPr>
                              <w:t>Data from awardees include hospitals</w:t>
                            </w:r>
                            <w:r w:rsidR="00FE7883">
                              <w:rPr>
                                <w:bCs/>
                              </w:rPr>
                              <w:t xml:space="preserve"> </w:t>
                            </w:r>
                            <w:r w:rsidRPr="00CE19FA">
                              <w:rPr>
                                <w:bCs/>
                              </w:rPr>
                              <w:t xml:space="preserve">and EMS agencies.  De-identified files will be electronically transmitted to CDC. When possible, existing data collection systems are utilized to avoid unnecessary duplication of data collection. </w:t>
                            </w:r>
                          </w:p>
                          <w:p w:rsidR="009F0828" w:rsidRPr="00CE19FA" w:rsidP="00246260" w14:textId="77777777">
                            <w:pPr>
                              <w:spacing w:after="200" w:line="276" w:lineRule="auto"/>
                            </w:pPr>
                            <w:r w:rsidRPr="00CE19FA">
                              <w:rPr>
                                <w:b/>
                              </w:rPr>
                              <w:t xml:space="preserve">The subpopulation to be studied: </w:t>
                            </w:r>
                            <w:r w:rsidRPr="00CE19FA">
                              <w:t>PCNASP</w:t>
                            </w:r>
                            <w:r w:rsidRPr="00CE19FA">
                              <w:noBreakHyphen/>
                              <w:t xml:space="preserve">funded awardees will report all cases of acute hemorrhagic stroke (subarachnoid hemorrhage and intracerebral hemorrhage), acute ischemic stroke, acute ill-defined stroke, and transient ischemic attack (TIA) among patients age 18 and over from participating hospitals.  </w:t>
                            </w:r>
                          </w:p>
                          <w:p w:rsidR="009F0828" w:rsidRPr="00CE19FA" w:rsidP="00246260" w14:textId="69CD4DC3">
                            <w:pPr>
                              <w:spacing w:after="200" w:line="276" w:lineRule="auto"/>
                              <w:rPr>
                                <w:b/>
                              </w:rPr>
                            </w:pPr>
                            <w:r w:rsidRPr="00CE19FA">
                              <w:rPr>
                                <w:b/>
                              </w:rPr>
                              <w:t xml:space="preserve">How data will be analyzed: </w:t>
                            </w:r>
                            <w:r w:rsidRPr="00CE19FA">
                              <w:rPr>
                                <w:bCs/>
                              </w:rPr>
                              <w:t xml:space="preserve">CDC will </w:t>
                            </w:r>
                            <w:r w:rsidRPr="00087201">
                              <w:rPr>
                                <w:bCs/>
                              </w:rPr>
                              <w:t>perform annual data validation</w:t>
                            </w:r>
                            <w:r w:rsidR="0075601F">
                              <w:rPr>
                                <w:bCs/>
                              </w:rPr>
                              <w:t xml:space="preserve"> (re</w:t>
                            </w:r>
                            <w:r w:rsidR="00243307">
                              <w:rPr>
                                <w:bCs/>
                              </w:rPr>
                              <w:t>-</w:t>
                            </w:r>
                            <w:r w:rsidR="0075601F">
                              <w:rPr>
                                <w:bCs/>
                              </w:rPr>
                              <w:t>abstraction)</w:t>
                            </w:r>
                            <w:r w:rsidRPr="00087201">
                              <w:rPr>
                                <w:bCs/>
                              </w:rPr>
                              <w:t xml:space="preserve"> of select and highly important data elements, as well as data quality</w:t>
                            </w:r>
                            <w:r w:rsidRPr="00CE19FA">
                              <w:rPr>
                                <w:bCs/>
                              </w:rPr>
                              <w:t xml:space="preserve"> review and performance monitoring</w:t>
                            </w:r>
                            <w:r w:rsidR="00243307">
                              <w:rPr>
                                <w:bCs/>
                              </w:rPr>
                              <w:t>, 3 times a year</w:t>
                            </w:r>
                            <w:r w:rsidRPr="00CE19FA">
                              <w:rPr>
                                <w:bCs/>
                              </w:rPr>
                              <w:t>.</w:t>
                            </w:r>
                            <w:r w:rsidRPr="00CE19FA">
                              <w:rPr>
                                <w:b/>
                              </w:rPr>
                              <w:t xml:space="preserve"> </w:t>
                            </w:r>
                          </w:p>
                        </w:txbxContent>
                      </wps:txbx>
                      <wps:bodyPr rot="0" vert="horz" wrap="none" lIns="91440" tIns="45720" rIns="91440" bIns="45720" anchor="t" anchorCtr="0" upright="1">
                        <a:spAutoFit/>
                      </wps:bodyPr>
                    </wps:wsp>
                  </a:graphicData>
                </a:graphic>
              </wp:inline>
            </w:drawing>
          </mc:Choice>
          <mc:Fallback>
            <w:pict>
              <v:shapetype id="_x0000_t202" coordsize="21600,21600" o:spt="202" path="m,l,21600r21600,l21600,xe">
                <v:stroke joinstyle="miter"/>
                <v:path gradientshapeok="t" o:connecttype="rect"/>
              </v:shapetype>
              <v:shape id="Text Box 1" o:spid="_x0000_i1025" type="#_x0000_t202" style="width:468.7pt;height:316.8pt;mso-left-percent:-10001;mso-position-horizontal-relative:char;mso-position-vertical-relative:line;mso-top-percent:-10001;mso-wrap-style:none;visibility:visible;v-text-anchor:top" filled="f" strokeweight="0.5pt">
                <v:textbox style="mso-fit-shape-to-text:t">
                  <w:txbxContent>
                    <w:p w:rsidR="009F0828" w:rsidRPr="00CE19FA" w:rsidP="00246260" w14:paraId="7E4A0115" w14:textId="4153E425">
                      <w:pPr>
                        <w:spacing w:before="240" w:after="200" w:line="276" w:lineRule="auto"/>
                        <w:rPr>
                          <w:b/>
                        </w:rPr>
                      </w:pPr>
                      <w:r w:rsidRPr="00CE19FA">
                        <w:rPr>
                          <w:b/>
                        </w:rPr>
                        <w:t>Goal of the project:</w:t>
                      </w:r>
                      <w:r w:rsidRPr="00CE19FA">
                        <w:rPr>
                          <w:bCs/>
                        </w:rPr>
                        <w:t xml:space="preserve"> CDC’s Paul Coverdell National Acute Stroke Program (PCNASP) seeks to improve quality of care for acute stroke patients through systematic approaches to quality improvement activities. PCNASP recipients will focus on state-wide assessment and improvement in stroke care while also implementing strategies to close the gap on stroke disparities. The goal of this information collection </w:t>
                      </w:r>
                      <w:r w:rsidR="00BA60AE">
                        <w:rPr>
                          <w:bCs/>
                        </w:rPr>
                        <w:t xml:space="preserve">request </w:t>
                      </w:r>
                      <w:r w:rsidRPr="00CE19FA">
                        <w:rPr>
                          <w:bCs/>
                        </w:rPr>
                        <w:t xml:space="preserve">is </w:t>
                      </w:r>
                      <w:r w:rsidR="008752C6">
                        <w:rPr>
                          <w:bCs/>
                        </w:rPr>
                        <w:t xml:space="preserve">a </w:t>
                      </w:r>
                      <w:r w:rsidRPr="008752C6" w:rsidR="008752C6">
                        <w:rPr>
                          <w:b/>
                          <w:i/>
                          <w:iCs/>
                        </w:rPr>
                        <w:t>no change extension</w:t>
                      </w:r>
                      <w:r w:rsidR="00FE7883">
                        <w:rPr>
                          <w:b/>
                          <w:i/>
                          <w:iCs/>
                        </w:rPr>
                        <w:t xml:space="preserve"> </w:t>
                      </w:r>
                      <w:r w:rsidR="00FE7883">
                        <w:rPr>
                          <w:bCs/>
                        </w:rPr>
                        <w:t>for the continuity of the program</w:t>
                      </w:r>
                      <w:r w:rsidR="00FE7883">
                        <w:rPr>
                          <w:b/>
                          <w:i/>
                          <w:iCs/>
                        </w:rPr>
                        <w:t>.</w:t>
                      </w:r>
                      <w:r w:rsidR="008752C6">
                        <w:rPr>
                          <w:bCs/>
                        </w:rPr>
                        <w:t xml:space="preserve"> </w:t>
                      </w:r>
                    </w:p>
                    <w:p w:rsidR="009F0828" w:rsidRPr="00CE19FA" w:rsidP="00246260" w14:paraId="1826D60D" w14:textId="56FF5130">
                      <w:pPr>
                        <w:spacing w:after="200" w:line="276" w:lineRule="auto"/>
                        <w:rPr>
                          <w:b/>
                        </w:rPr>
                      </w:pPr>
                      <w:r w:rsidRPr="00CE19FA">
                        <w:rPr>
                          <w:b/>
                        </w:rPr>
                        <w:t xml:space="preserve">Intended use of the resulting data: </w:t>
                      </w:r>
                      <w:r w:rsidRPr="00CE19FA">
                        <w:rPr>
                          <w:bCs/>
                        </w:rPr>
                        <w:t xml:space="preserve">Data reporting will allow for continuous program monitoring, identification of successes and challenges for awardees, and assessment of the overall effectiveness and influence of PCNASP. Specifically, resulting data will be used to improve the quality of care for acute stroke patients, improve recovery, improve adherence to stroke care guidelines, and reduce complications, readmissions, and early mortality for acute stroke patients. </w:t>
                      </w:r>
                    </w:p>
                    <w:p w:rsidR="009F0828" w:rsidRPr="00CE19FA" w:rsidP="00246260" w14:paraId="24EE6387" w14:textId="6C1AC391">
                      <w:pPr>
                        <w:spacing w:after="200" w:line="276" w:lineRule="auto"/>
                        <w:rPr>
                          <w:bCs/>
                        </w:rPr>
                      </w:pPr>
                      <w:r w:rsidRPr="00CE19FA">
                        <w:rPr>
                          <w:b/>
                        </w:rPr>
                        <w:t xml:space="preserve">Methods to be used to collect: </w:t>
                      </w:r>
                      <w:r w:rsidRPr="00CE19FA">
                        <w:rPr>
                          <w:bCs/>
                        </w:rPr>
                        <w:t>Data from awardees include hospitals</w:t>
                      </w:r>
                      <w:r w:rsidR="00FE7883">
                        <w:rPr>
                          <w:bCs/>
                        </w:rPr>
                        <w:t xml:space="preserve"> </w:t>
                      </w:r>
                      <w:r w:rsidRPr="00CE19FA">
                        <w:rPr>
                          <w:bCs/>
                        </w:rPr>
                        <w:t xml:space="preserve">and EMS agencies.  De-identified files will be electronically transmitted to CDC. When possible, existing data collection systems are utilized to avoid unnecessary duplication of data collection. </w:t>
                      </w:r>
                    </w:p>
                    <w:p w:rsidR="009F0828" w:rsidRPr="00CE19FA" w:rsidP="00246260" w14:paraId="76DEDBE9" w14:textId="77777777">
                      <w:pPr>
                        <w:spacing w:after="200" w:line="276" w:lineRule="auto"/>
                      </w:pPr>
                      <w:r w:rsidRPr="00CE19FA">
                        <w:rPr>
                          <w:b/>
                        </w:rPr>
                        <w:t xml:space="preserve">The subpopulation to be studied: </w:t>
                      </w:r>
                      <w:r w:rsidRPr="00CE19FA">
                        <w:t>PCNASP</w:t>
                      </w:r>
                      <w:r w:rsidRPr="00CE19FA">
                        <w:noBreakHyphen/>
                        <w:t xml:space="preserve">funded awardees will report all cases of acute hemorrhagic stroke (subarachnoid hemorrhage and intracerebral hemorrhage), acute ischemic stroke, acute ill-defined stroke, and transient ischemic attack (TIA) among patients age 18 and over from participating hospitals.  </w:t>
                      </w:r>
                    </w:p>
                    <w:p w:rsidR="009F0828" w:rsidRPr="00CE19FA" w:rsidP="00246260" w14:paraId="0B84D45F" w14:textId="69CD4DC3">
                      <w:pPr>
                        <w:spacing w:after="200" w:line="276" w:lineRule="auto"/>
                        <w:rPr>
                          <w:b/>
                        </w:rPr>
                      </w:pPr>
                      <w:r w:rsidRPr="00CE19FA">
                        <w:rPr>
                          <w:b/>
                        </w:rPr>
                        <w:t xml:space="preserve">How data will be analyzed: </w:t>
                      </w:r>
                      <w:r w:rsidRPr="00CE19FA">
                        <w:rPr>
                          <w:bCs/>
                        </w:rPr>
                        <w:t xml:space="preserve">CDC will </w:t>
                      </w:r>
                      <w:r w:rsidRPr="00087201">
                        <w:rPr>
                          <w:bCs/>
                        </w:rPr>
                        <w:t>perform annual data validation</w:t>
                      </w:r>
                      <w:r w:rsidR="0075601F">
                        <w:rPr>
                          <w:bCs/>
                        </w:rPr>
                        <w:t xml:space="preserve"> (re</w:t>
                      </w:r>
                      <w:r w:rsidR="00243307">
                        <w:rPr>
                          <w:bCs/>
                        </w:rPr>
                        <w:t>-</w:t>
                      </w:r>
                      <w:r w:rsidR="0075601F">
                        <w:rPr>
                          <w:bCs/>
                        </w:rPr>
                        <w:t>abstraction)</w:t>
                      </w:r>
                      <w:r w:rsidRPr="00087201">
                        <w:rPr>
                          <w:bCs/>
                        </w:rPr>
                        <w:t xml:space="preserve"> of select and highly important data elements, as well as data quality</w:t>
                      </w:r>
                      <w:r w:rsidRPr="00CE19FA">
                        <w:rPr>
                          <w:bCs/>
                        </w:rPr>
                        <w:t xml:space="preserve"> review and performance monitoring</w:t>
                      </w:r>
                      <w:r w:rsidR="00243307">
                        <w:rPr>
                          <w:bCs/>
                        </w:rPr>
                        <w:t>, 3 times a year</w:t>
                      </w:r>
                      <w:r w:rsidRPr="00CE19FA">
                        <w:rPr>
                          <w:bCs/>
                        </w:rPr>
                        <w:t>.</w:t>
                      </w:r>
                      <w:r w:rsidRPr="00CE19FA">
                        <w:rPr>
                          <w:b/>
                        </w:rPr>
                        <w:t xml:space="preserve"> </w:t>
                      </w:r>
                    </w:p>
                  </w:txbxContent>
                </v:textbox>
                <w10:wrap type="none"/>
                <w10:anchorlock/>
              </v:shape>
            </w:pict>
          </mc:Fallback>
        </mc:AlternateContent>
      </w:r>
    </w:p>
    <w:p w:rsidR="00E23C89" w:rsidRPr="00174127" w:rsidP="0022223A" w14:paraId="0C46D912" w14:textId="77777777">
      <w:pPr>
        <w:pStyle w:val="ListParagraph"/>
        <w:numPr>
          <w:ilvl w:val="0"/>
          <w:numId w:val="1"/>
        </w:numPr>
        <w:spacing w:before="240" w:line="276" w:lineRule="auto"/>
        <w:outlineLvl w:val="0"/>
        <w:rPr>
          <w:rFonts w:ascii="Arial Nova" w:hAnsi="Arial Nova" w:cstheme="minorHAnsi"/>
          <w:b/>
        </w:rPr>
      </w:pPr>
      <w:bookmarkStart w:id="7" w:name="_Toc36702988"/>
      <w:r w:rsidRPr="00174127">
        <w:rPr>
          <w:rFonts w:ascii="Arial Nova" w:hAnsi="Arial Nova" w:cstheme="minorHAnsi"/>
          <w:b/>
        </w:rPr>
        <w:t>JUSTIFICATION</w:t>
      </w:r>
      <w:bookmarkEnd w:id="7"/>
    </w:p>
    <w:p w:rsidR="00E23C89" w:rsidRPr="00174127" w:rsidP="00246260" w14:paraId="1502382C" w14:textId="77777777">
      <w:pPr>
        <w:pStyle w:val="Heading2"/>
        <w:spacing w:after="240" w:line="276" w:lineRule="auto"/>
        <w:rPr>
          <w:rFonts w:ascii="Arial Nova" w:hAnsi="Arial Nova" w:cstheme="minorHAnsi"/>
          <w:i/>
          <w:color w:val="auto"/>
          <w:sz w:val="24"/>
          <w:szCs w:val="24"/>
        </w:rPr>
      </w:pPr>
      <w:bookmarkStart w:id="8" w:name="_Toc36702989"/>
      <w:r w:rsidRPr="00174127">
        <w:rPr>
          <w:rFonts w:ascii="Arial Nova" w:hAnsi="Arial Nova" w:cstheme="minorHAnsi"/>
          <w:i/>
          <w:color w:val="auto"/>
          <w:sz w:val="24"/>
          <w:szCs w:val="24"/>
        </w:rPr>
        <w:t>A1. Circumstances Making the Collection of Information Necessary</w:t>
      </w:r>
      <w:bookmarkEnd w:id="8"/>
    </w:p>
    <w:p w:rsidR="00B4020C" w:rsidRPr="00662DC7" w:rsidP="00246260" w14:paraId="657BEE89" w14:textId="77777777">
      <w:pPr>
        <w:spacing w:after="240" w:line="276" w:lineRule="auto"/>
        <w:rPr>
          <w:bCs/>
          <w:i/>
          <w:iCs/>
        </w:rPr>
      </w:pPr>
      <w:r w:rsidRPr="00662DC7">
        <w:rPr>
          <w:bCs/>
          <w:i/>
          <w:iCs/>
        </w:rPr>
        <w:t>Overview</w:t>
      </w:r>
    </w:p>
    <w:p w:rsidR="00662DC7" w:rsidRPr="0091463D" w:rsidP="00662DC7" w14:paraId="3A7477A8" w14:textId="255818E2">
      <w:pPr>
        <w:spacing w:after="240" w:line="276" w:lineRule="auto"/>
        <w:ind w:firstLine="720"/>
        <w:rPr>
          <w:rFonts w:eastAsiaTheme="majorEastAsia"/>
        </w:rPr>
      </w:pPr>
      <w:r w:rsidRPr="0091463D">
        <w:t xml:space="preserve">The Centers for Disease Control and Prevention’s (CDC’s) Paul Coverdell National Acute Stroke Program (PCNASP) requests a three-year approval for </w:t>
      </w:r>
      <w:r w:rsidR="00252F35">
        <w:t>extension</w:t>
      </w:r>
      <w:r w:rsidRPr="0091463D">
        <w:t xml:space="preserve"> of existing OMB (OMB No. 0920-1108; expiration 09/3</w:t>
      </w:r>
      <w:r>
        <w:t>0</w:t>
      </w:r>
      <w:r w:rsidRPr="0091463D">
        <w:t>/202</w:t>
      </w:r>
      <w:r w:rsidR="00243307">
        <w:t>4</w:t>
      </w:r>
      <w:r w:rsidRPr="0091463D">
        <w:t>).</w:t>
      </w:r>
      <w:r w:rsidRPr="0091463D">
        <w:rPr>
          <w:rFonts w:eastAsiaTheme="majorEastAsia"/>
        </w:rPr>
        <w:t xml:space="preserve"> PCNASP is authorized under Section 317 of the Public Health Service Act (PHSA), 42 U.S.C. 247b(k)(2) as amended (</w:t>
      </w:r>
      <w:r w:rsidRPr="0091463D">
        <w:rPr>
          <w:rFonts w:eastAsiaTheme="majorEastAsia"/>
          <w:b/>
        </w:rPr>
        <w:t xml:space="preserve">Attachment </w:t>
      </w:r>
      <w:r>
        <w:rPr>
          <w:rFonts w:eastAsiaTheme="majorEastAsia"/>
          <w:b/>
        </w:rPr>
        <w:t>1</w:t>
      </w:r>
      <w:r w:rsidRPr="0091463D">
        <w:rPr>
          <w:rFonts w:eastAsiaTheme="majorEastAsia"/>
        </w:rPr>
        <w:t xml:space="preserve">). </w:t>
      </w:r>
    </w:p>
    <w:p w:rsidR="00B4020C" w:rsidRPr="0091463D" w:rsidP="00662DC7" w14:paraId="5123E7A8" w14:textId="745F5278">
      <w:pPr>
        <w:spacing w:after="240" w:line="276" w:lineRule="auto"/>
        <w:ind w:firstLine="720"/>
      </w:pPr>
      <w:r w:rsidRPr="0091463D">
        <w:t xml:space="preserve">Under the current OMB approval </w:t>
      </w:r>
      <w:r w:rsidRPr="0091463D" w:rsidR="000208C2">
        <w:t xml:space="preserve">PCNASP </w:t>
      </w:r>
      <w:r w:rsidRPr="0091463D">
        <w:t xml:space="preserve">collects information from </w:t>
      </w:r>
      <w:r w:rsidR="00243307">
        <w:t>thirteen</w:t>
      </w:r>
      <w:r w:rsidRPr="0091463D">
        <w:t xml:space="preserve"> state health departments (awardees) to administer its state-based quality improvement program. PCNASP collect</w:t>
      </w:r>
      <w:r w:rsidRPr="0091463D" w:rsidR="000208C2">
        <w:t>s</w:t>
      </w:r>
      <w:r w:rsidRPr="0091463D">
        <w:t xml:space="preserve"> data from awardees, who work with their partners to conduct organized quality improvement activities for acute stroke patients from stroke onset when the victim contacts the emergency medical service (EMS) through after they discharged from the hospital. Awardees’ partners can include hospitals, emergency medical service (EMS) agencies, and other healthcare providers (e.g., stroke rehabilitation facilities). </w:t>
      </w:r>
      <w:r w:rsidR="004C4975">
        <w:t>Current</w:t>
      </w:r>
      <w:r w:rsidRPr="0091463D">
        <w:t xml:space="preserve"> data collection span</w:t>
      </w:r>
      <w:r w:rsidR="00C63A86">
        <w:t>s</w:t>
      </w:r>
      <w:r w:rsidRPr="0091463D">
        <w:t xml:space="preserve"> the entire continuum of stroke care</w:t>
      </w:r>
      <w:r w:rsidR="006D7209">
        <w:t xml:space="preserve"> from </w:t>
      </w:r>
      <w:r w:rsidRPr="0091463D">
        <w:t>pre-hospital quality data</w:t>
      </w:r>
      <w:r w:rsidR="0090694C">
        <w:t xml:space="preserve"> </w:t>
      </w:r>
      <w:r w:rsidR="006D7209">
        <w:t>to</w:t>
      </w:r>
      <w:r w:rsidR="0090694C">
        <w:t xml:space="preserve"> </w:t>
      </w:r>
      <w:r w:rsidRPr="0091463D">
        <w:t>in-hospital quality data.</w:t>
      </w:r>
      <w:r w:rsidR="006D7209">
        <w:t xml:space="preserve"> </w:t>
      </w:r>
      <w:r w:rsidRPr="00A43943">
        <w:t>In addition, PCNASP was approved to collect hospital inventory data, which includes information on hospital demographics (e.g., number of hospital beds) and their capacity to treat stroke patients.</w:t>
      </w:r>
      <w:r w:rsidRPr="0091463D">
        <w:t xml:space="preserve"> </w:t>
      </w:r>
    </w:p>
    <w:p w:rsidR="00B4020C" w:rsidP="00662DC7" w14:paraId="1C6CBC51" w14:textId="43865152">
      <w:pPr>
        <w:spacing w:after="240" w:line="276" w:lineRule="auto"/>
        <w:ind w:firstLine="720"/>
        <w:rPr>
          <w:rFonts w:ascii="Arial Nova" w:hAnsi="Arial Nova" w:cstheme="minorHAnsi"/>
          <w:color w:val="C75000"/>
        </w:rPr>
      </w:pPr>
      <w:r w:rsidRPr="0091463D">
        <w:t xml:space="preserve">This </w:t>
      </w:r>
      <w:r w:rsidR="00950E64">
        <w:t xml:space="preserve">extension request </w:t>
      </w:r>
      <w:r w:rsidR="003454A4">
        <w:t xml:space="preserve">presents </w:t>
      </w:r>
      <w:r w:rsidRPr="0091463D">
        <w:t>the proposed continued data collection for PCNASP</w:t>
      </w:r>
      <w:r w:rsidR="003454A4">
        <w:t xml:space="preserve"> </w:t>
      </w:r>
      <w:r w:rsidR="00DF34D7">
        <w:t xml:space="preserve">for three years </w:t>
      </w:r>
      <w:r w:rsidR="003454A4">
        <w:t xml:space="preserve">with no changes </w:t>
      </w:r>
      <w:r w:rsidR="00DF34D7">
        <w:t xml:space="preserve">to the </w:t>
      </w:r>
      <w:r w:rsidRPr="0091463D">
        <w:t>data</w:t>
      </w:r>
      <w:r w:rsidR="00DF34D7">
        <w:t xml:space="preserve"> c</w:t>
      </w:r>
      <w:r w:rsidRPr="0091463D">
        <w:t>ollection</w:t>
      </w:r>
      <w:r w:rsidR="00DF34D7">
        <w:t>.</w:t>
      </w:r>
    </w:p>
    <w:p w:rsidR="00CE19FA" w:rsidRPr="00662DC7" w:rsidP="00246260" w14:paraId="07504BCB" w14:textId="50A6C337">
      <w:pPr>
        <w:spacing w:after="240" w:line="276" w:lineRule="auto"/>
        <w:rPr>
          <w:i/>
          <w:iCs/>
        </w:rPr>
      </w:pPr>
      <w:r w:rsidRPr="00662DC7">
        <w:rPr>
          <w:i/>
          <w:iCs/>
        </w:rPr>
        <w:t>Background</w:t>
      </w:r>
    </w:p>
    <w:p w:rsidR="007172CC" w:rsidRPr="0091463D" w:rsidP="00246260" w14:paraId="7715F6F4" w14:textId="0445155B">
      <w:pPr>
        <w:spacing w:after="240" w:line="276" w:lineRule="auto"/>
        <w:ind w:firstLine="720"/>
        <w:rPr>
          <w:rFonts w:eastAsiaTheme="majorEastAsia"/>
          <w:i/>
          <w:iCs/>
        </w:rPr>
      </w:pPr>
      <w:bookmarkStart w:id="9" w:name="_Hlk54752588"/>
      <w:r w:rsidRPr="0091463D">
        <w:rPr>
          <w:rFonts w:eastAsiaTheme="majorEastAsia"/>
        </w:rPr>
        <w:t xml:space="preserve">Stroke is largely preventable, yet nearly 800,000 strokes and transient ischemic attacks (TIAs) occur each year, leading to </w:t>
      </w:r>
      <w:r w:rsidR="00C63A86">
        <w:rPr>
          <w:rFonts w:eastAsiaTheme="majorEastAsia"/>
        </w:rPr>
        <w:t xml:space="preserve">approximately </w:t>
      </w:r>
      <w:r w:rsidRPr="0091463D">
        <w:rPr>
          <w:rFonts w:eastAsiaTheme="majorEastAsia"/>
        </w:rPr>
        <w:t>145,000 deaths annually</w:t>
      </w:r>
      <w:r w:rsidR="00AC72DD">
        <w:rPr>
          <w:rFonts w:eastAsiaTheme="majorEastAsia"/>
        </w:rPr>
        <w:t xml:space="preserve"> </w:t>
      </w:r>
      <w:r w:rsidR="00765C53">
        <w:rPr>
          <w:rFonts w:eastAsiaTheme="majorEastAsia"/>
        </w:rPr>
        <w:fldChar w:fldCharType="begin">
          <w:fldData xml:space="preserve">PEVuZE5vdGU+PENpdGU+PEF1dGhvcj5CZW5qYW1pbjwvQXV0aG9yPjxZZWFyPjIwMTk8L1llYXI+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</w:fldData>
        </w:fldChar>
      </w:r>
      <w:r w:rsidR="00765C53">
        <w:rPr>
          <w:rFonts w:eastAsiaTheme="majorEastAsia"/>
        </w:rPr>
        <w:instrText xml:space="preserve"> ADDIN EN.CITE </w:instrText>
      </w:r>
      <w:r w:rsidR="00765C53">
        <w:rPr>
          <w:rFonts w:eastAsiaTheme="majorEastAsia"/>
        </w:rPr>
        <w:fldChar w:fldCharType="begin">
          <w:fldData xml:space="preserve">PEVuZE5vdGU+PENpdGU+PEF1dGhvcj5CZW5qYW1pbjwvQXV0aG9yPjxZZWFyPjIwMTk8L1llYXI+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</w:fldData>
        </w:fldChar>
      </w:r>
      <w:r w:rsidR="00765C53">
        <w:rPr>
          <w:rFonts w:eastAsiaTheme="majorEastAsia"/>
        </w:rPr>
        <w:instrText xml:space="preserve"> ADDIN EN.CITE.DATA </w:instrText>
      </w:r>
      <w:r w:rsidR="00765C53">
        <w:rPr>
          <w:rFonts w:eastAsiaTheme="majorEastAsia"/>
        </w:rPr>
        <w:fldChar w:fldCharType="separate"/>
      </w:r>
      <w:r w:rsidR="00765C53">
        <w:rPr>
          <w:rFonts w:eastAsiaTheme="majorEastAsia"/>
        </w:rPr>
        <w:fldChar w:fldCharType="end"/>
      </w:r>
      <w:r w:rsidR="00765C53">
        <w:rPr>
          <w:rFonts w:eastAsiaTheme="majorEastAsia"/>
        </w:rPr>
        <w:fldChar w:fldCharType="separate"/>
      </w:r>
      <w:r w:rsidR="00765C53">
        <w:rPr>
          <w:rFonts w:eastAsiaTheme="majorEastAsia"/>
          <w:noProof/>
        </w:rPr>
        <w:t>[</w:t>
      </w:r>
      <w:hyperlink w:anchor="_ENREF_1" w:tooltip="Benjamin, 2019 #43" w:history="1">
        <w:r w:rsidR="00AC72DD">
          <w:rPr>
            <w:rFonts w:eastAsiaTheme="majorEastAsia"/>
            <w:noProof/>
          </w:rPr>
          <w:t>1</w:t>
        </w:r>
      </w:hyperlink>
      <w:r w:rsidR="00765C53">
        <w:rPr>
          <w:rFonts w:eastAsiaTheme="majorEastAsia"/>
          <w:noProof/>
        </w:rPr>
        <w:t>]</w:t>
      </w:r>
      <w:r w:rsidR="00765C53">
        <w:rPr>
          <w:rFonts w:eastAsiaTheme="majorEastAsia"/>
        </w:rPr>
        <w:fldChar w:fldCharType="end"/>
      </w:r>
      <w:bookmarkEnd w:id="9"/>
      <w:r w:rsidR="00AC72DD">
        <w:rPr>
          <w:rFonts w:eastAsiaTheme="majorEastAsia"/>
        </w:rPr>
        <w:t>.</w:t>
      </w:r>
      <w:r w:rsidRPr="0091463D">
        <w:rPr>
          <w:rFonts w:eastAsiaTheme="majorEastAsia"/>
          <w:i/>
          <w:iCs/>
        </w:rPr>
        <w:t xml:space="preserve"> </w:t>
      </w:r>
      <w:r w:rsidRPr="0091463D">
        <w:rPr>
          <w:rFonts w:eastAsiaTheme="majorEastAsia"/>
        </w:rPr>
        <w:t>To address this public health burden, CDC has initiated and progressively expanded PCNASP from 2001 to the present to conduct organized quality improvement activities for acute stroke patients from stroke onset through hospital discharge.</w:t>
      </w:r>
      <w:r w:rsidRPr="0091463D">
        <w:rPr>
          <w:rFonts w:eastAsiaTheme="majorEastAsia"/>
          <w:i/>
          <w:iCs/>
        </w:rPr>
        <w:t xml:space="preserve"> </w:t>
      </w:r>
      <w:r w:rsidRPr="0091463D">
        <w:rPr>
          <w:rFonts w:eastAsiaTheme="majorEastAsia"/>
        </w:rPr>
        <w:t xml:space="preserve">There </w:t>
      </w:r>
      <w:r w:rsidRPr="0091463D" w:rsidR="00C106C8">
        <w:rPr>
          <w:rFonts w:eastAsiaTheme="majorEastAsia"/>
        </w:rPr>
        <w:t xml:space="preserve">remains </w:t>
      </w:r>
      <w:r w:rsidRPr="0091463D">
        <w:rPr>
          <w:rFonts w:eastAsiaTheme="majorEastAsia"/>
        </w:rPr>
        <w:t>a national need to understand best practices of stroke systems of care, which includes prevention and awareness, use of EMS, in-hospital care, and rehabilitation and recovery.</w:t>
      </w:r>
      <w:r w:rsidR="0050569D">
        <w:rPr>
          <w:rFonts w:eastAsiaTheme="majorEastAsia"/>
        </w:rPr>
        <w:t xml:space="preserve"> </w:t>
      </w:r>
      <w:r w:rsidRPr="0091463D" w:rsidR="00C106C8">
        <w:rPr>
          <w:rFonts w:eastAsiaTheme="majorEastAsia"/>
        </w:rPr>
        <w:t xml:space="preserve">Since acute stroke patient outcomes are influenced by rapid initiation of appropriate care in the pre-hospital setting, followed by effective communication and coordination during transitions </w:t>
      </w:r>
      <w:r w:rsidR="00FF0A68">
        <w:rPr>
          <w:rFonts w:eastAsiaTheme="majorEastAsia"/>
        </w:rPr>
        <w:t xml:space="preserve">from pre-hospital care </w:t>
      </w:r>
      <w:r w:rsidRPr="0091463D" w:rsidR="00C106C8">
        <w:rPr>
          <w:rFonts w:eastAsiaTheme="majorEastAsia"/>
        </w:rPr>
        <w:t xml:space="preserve">to in-hospital </w:t>
      </w:r>
      <w:r w:rsidR="00FF0A68">
        <w:rPr>
          <w:rFonts w:eastAsiaTheme="majorEastAsia"/>
        </w:rPr>
        <w:t>care</w:t>
      </w:r>
      <w:r w:rsidRPr="0091463D" w:rsidR="00C106C8">
        <w:rPr>
          <w:rFonts w:eastAsiaTheme="majorEastAsia"/>
        </w:rPr>
        <w:t>, a systems approach is needed to improve outcomes for patients</w:t>
      </w:r>
      <w:r w:rsidR="00AC72DD">
        <w:rPr>
          <w:rFonts w:eastAsiaTheme="majorEastAsia"/>
        </w:rPr>
        <w:t xml:space="preserve"> </w:t>
      </w:r>
      <w:r w:rsidR="00AC72DD">
        <w:rPr>
          <w:rFonts w:eastAsiaTheme="majorEastAsia"/>
        </w:rPr>
        <w:fldChar w:fldCharType="begin"/>
      </w:r>
      <w:r w:rsidR="00AC72DD">
        <w:rPr>
          <w:rFonts w:eastAsiaTheme="majorEastAsia"/>
        </w:rPr>
        <w:instrText xml:space="preserve"> ADDIN EN.CITE &lt;EndNote&gt;&lt;Cite&gt;&lt;Author&gt;Powers&lt;/Author&gt;&lt;Year&gt;2019&lt;/Year&gt;&lt;RecNum&gt;49&lt;/RecNum&gt;&lt;DisplayText&gt;[2]&lt;/DisplayText&gt;&lt;record&gt;&lt;rec-number&gt;49&lt;/rec-number&gt;&lt;foreign-keys&gt;&lt;key app="EN" db-id="d9225z2pwv0v54epdx9p0tr7vp2saxdfwva0" timestamp="1604506940"&gt;49&lt;/key&gt;&lt;/foreign-keys&gt;&lt;ref-type name="Journal Article"&gt;17&lt;/ref-type&gt;&lt;contributors&gt;&lt;authors&gt;&lt;author&gt;William J. Powers&lt;/author&gt;&lt;author&gt;Alejandro A. Rabinstein&lt;/author&gt;&lt;author&gt;Teri Ackerson&lt;/author&gt;&lt;author&gt;Opeolu M. Adeoye&lt;/author&gt;&lt;author&gt;Nicholas C. Bambakidis&lt;/author&gt;&lt;author&gt;Kyra Becker&lt;/author&gt;&lt;author&gt;José Biller&lt;/author&gt;&lt;author&gt;Michael Brown&lt;/author&gt;&lt;author&gt;Bart M. Demaerschalk&lt;/author&gt;&lt;author&gt;Brian Hoh&lt;/author&gt;&lt;author&gt;Edward C. Jauch&lt;/author&gt;&lt;author&gt;Chelsea S. Kidwell&lt;/author&gt;&lt;author&gt;Thabele M. Leslie-Mazwi&lt;/author&gt;&lt;author&gt;Bruce Ovbiagele&lt;/author&gt;&lt;author&gt;Phillip A. Scott&lt;/author&gt;&lt;author&gt;Kevin N. Sheth&lt;/author&gt;&lt;author&gt;Andrew M. Southerland&lt;/author&gt;&lt;author&gt;Deborah V. Summers&lt;/author&gt;&lt;author&gt;David L. Tirschwell&lt;/author&gt;&lt;/authors&gt;&lt;/contributors&gt;&lt;titles&gt;&lt;title&gt;Guidelines for the Early Management of Patients With Acute Ischemic Stroke: 2019 Update to the 2018 Guidelines for the Early Management of Acute Ischemic Stroke: A Guideline for Healthcare Professionals From the American Heart Association/American Stroke Association&lt;/title&gt;&lt;/titles&gt;&lt;pages&gt;e344-e418&lt;/pages&gt;&lt;volume&gt;50&lt;/volume&gt;&lt;number&gt;12&lt;/number&gt;&lt;dates&gt;&lt;year&gt;2019&lt;/year&gt;&lt;/dates&gt;&lt;urls&gt;&lt;related-urls&gt;&lt;url&gt;https://www.ahajournals.org/doi/abs/10.1161/STR.0000000000000211&lt;/url&gt;&lt;/related-urls&gt;&lt;/urls&gt;&lt;electronic-resource-num&gt;doi:10.1161/STR.0000000000000211&lt;/electronic-resource-num&gt;&lt;/record&gt;&lt;/Cite&gt;&lt;/EndNote&gt;</w:instrText>
      </w:r>
      <w:r w:rsidR="00AC72DD">
        <w:rPr>
          <w:rFonts w:eastAsiaTheme="majorEastAsia"/>
        </w:rPr>
        <w:fldChar w:fldCharType="separate"/>
      </w:r>
      <w:r w:rsidR="00AC72DD">
        <w:rPr>
          <w:rFonts w:eastAsiaTheme="majorEastAsia"/>
          <w:noProof/>
        </w:rPr>
        <w:t>[</w:t>
      </w:r>
      <w:hyperlink w:anchor="_ENREF_2" w:tooltip="Powers, 2019 #49" w:history="1">
        <w:r w:rsidR="00AC72DD">
          <w:rPr>
            <w:rFonts w:eastAsiaTheme="majorEastAsia"/>
            <w:noProof/>
          </w:rPr>
          <w:t>2</w:t>
        </w:r>
      </w:hyperlink>
      <w:r w:rsidR="00AC72DD">
        <w:rPr>
          <w:rFonts w:eastAsiaTheme="majorEastAsia"/>
          <w:noProof/>
        </w:rPr>
        <w:t>]</w:t>
      </w:r>
      <w:r w:rsidR="00AC72DD">
        <w:rPr>
          <w:rFonts w:eastAsiaTheme="majorEastAsia"/>
        </w:rPr>
        <w:fldChar w:fldCharType="end"/>
      </w:r>
      <w:r w:rsidRPr="0091463D" w:rsidR="00C106C8">
        <w:rPr>
          <w:rFonts w:eastAsiaTheme="majorEastAsia"/>
        </w:rPr>
        <w:t>. PCNASP uses quality improvement and systems analysis techniques to add value to information routinely collected for patient care</w:t>
      </w:r>
      <w:r w:rsidR="00E73706">
        <w:rPr>
          <w:rFonts w:eastAsiaTheme="majorEastAsia"/>
        </w:rPr>
        <w:t xml:space="preserve"> [3</w:t>
      </w:r>
      <w:r w:rsidR="007777DF">
        <w:rPr>
          <w:rFonts w:eastAsiaTheme="majorEastAsia"/>
        </w:rPr>
        <w:t>, 4</w:t>
      </w:r>
      <w:r w:rsidR="00E73706">
        <w:rPr>
          <w:rFonts w:eastAsiaTheme="majorEastAsia"/>
        </w:rPr>
        <w:t>]</w:t>
      </w:r>
      <w:r w:rsidRPr="0091463D" w:rsidR="00C106C8">
        <w:rPr>
          <w:rFonts w:eastAsiaTheme="majorEastAsia"/>
        </w:rPr>
        <w:t>.</w:t>
      </w:r>
    </w:p>
    <w:p w:rsidR="006D1965" w:rsidRPr="0091463D" w:rsidP="00246260" w14:paraId="73FF14D0" w14:textId="314CC169">
      <w:pPr>
        <w:spacing w:after="240" w:line="276" w:lineRule="auto"/>
        <w:ind w:firstLine="720"/>
        <w:rPr>
          <w:rFonts w:eastAsiaTheme="majorEastAsia"/>
        </w:rPr>
      </w:pPr>
      <w:r w:rsidRPr="0091463D">
        <w:rPr>
          <w:rFonts w:eastAsiaTheme="majorEastAsia"/>
        </w:rPr>
        <w:t>A comprehensive evaluation of the</w:t>
      </w:r>
      <w:r w:rsidR="00EE7984">
        <w:rPr>
          <w:rFonts w:eastAsiaTheme="majorEastAsia"/>
        </w:rPr>
        <w:t xml:space="preserve"> </w:t>
      </w:r>
      <w:r w:rsidRPr="0091463D">
        <w:rPr>
          <w:rFonts w:eastAsiaTheme="majorEastAsia"/>
        </w:rPr>
        <w:t xml:space="preserve">PCNASP program </w:t>
      </w:r>
      <w:r w:rsidR="00025C61">
        <w:rPr>
          <w:rFonts w:eastAsiaTheme="majorEastAsia"/>
        </w:rPr>
        <w:t>called “</w:t>
      </w:r>
      <w:r w:rsidR="00137D9F">
        <w:rPr>
          <w:rFonts w:eastAsiaTheme="majorEastAsia"/>
        </w:rPr>
        <w:t xml:space="preserve">CDC Coverdell </w:t>
      </w:r>
      <w:r w:rsidR="007F363E">
        <w:rPr>
          <w:rFonts w:eastAsiaTheme="majorEastAsia"/>
        </w:rPr>
        <w:t>Program</w:t>
      </w:r>
      <w:r w:rsidR="000F48AA">
        <w:rPr>
          <w:rFonts w:eastAsiaTheme="majorEastAsia"/>
        </w:rPr>
        <w:t xml:space="preserve"> from 2015-2020</w:t>
      </w:r>
      <w:r w:rsidR="007F363E">
        <w:rPr>
          <w:rFonts w:eastAsiaTheme="majorEastAsia"/>
        </w:rPr>
        <w:t xml:space="preserve">” </w:t>
      </w:r>
      <w:r w:rsidRPr="0091463D">
        <w:rPr>
          <w:rFonts w:eastAsiaTheme="majorEastAsia"/>
        </w:rPr>
        <w:t>found that fostering partnerships between hospitals and EMS agencies improved the sharing of information and helped them gain a better understanding of their role in improving their state’s stroke systems of care</w:t>
      </w:r>
      <w:r w:rsidR="0050569D">
        <w:rPr>
          <w:rFonts w:eastAsiaTheme="majorEastAsia"/>
        </w:rPr>
        <w:t xml:space="preserve"> </w:t>
      </w:r>
      <w:r w:rsidR="00964C5E">
        <w:rPr>
          <w:rFonts w:eastAsiaTheme="majorEastAsia"/>
        </w:rPr>
        <w:t xml:space="preserve">[5]. </w:t>
      </w:r>
      <w:r w:rsidRPr="0091463D">
        <w:rPr>
          <w:rFonts w:eastAsiaTheme="majorEastAsia"/>
        </w:rPr>
        <w:t>Facilitating the linking and sharing of data across the stroke system of care helped to identify areas for improvement during transitions of care which helped lead to improved timeliness and quality of stroke care.</w:t>
      </w:r>
      <w:r w:rsidRPr="0091463D" w:rsidR="007172CC">
        <w:rPr>
          <w:rFonts w:eastAsiaTheme="majorEastAsia"/>
          <w:i/>
          <w:iCs/>
        </w:rPr>
        <w:t xml:space="preserve"> </w:t>
      </w:r>
      <w:r w:rsidR="00425629">
        <w:rPr>
          <w:rFonts w:eastAsiaTheme="majorEastAsia"/>
        </w:rPr>
        <w:t>Additionally, t</w:t>
      </w:r>
      <w:r w:rsidRPr="0091463D">
        <w:rPr>
          <w:rFonts w:eastAsiaTheme="majorEastAsia"/>
        </w:rPr>
        <w:t xml:space="preserve">he work of PCNASP </w:t>
      </w:r>
      <w:r w:rsidR="000F3407">
        <w:rPr>
          <w:rFonts w:eastAsiaTheme="majorEastAsia"/>
        </w:rPr>
        <w:t>awardees</w:t>
      </w:r>
      <w:r w:rsidRPr="0091463D">
        <w:rPr>
          <w:rFonts w:eastAsiaTheme="majorEastAsia"/>
        </w:rPr>
        <w:t xml:space="preserve"> has also highlighted the critical need to improve stroke quality of care and outcomes, among priority populations. </w:t>
      </w:r>
      <w:bookmarkStart w:id="10" w:name="_Hlk50731621"/>
      <w:r w:rsidRPr="0091463D" w:rsidR="006B1158">
        <w:rPr>
          <w:rFonts w:eastAsiaTheme="majorEastAsia"/>
        </w:rPr>
        <w:t>Sociodemographic differences in meeting stroke program performance measures and outcomes have been consistently identified</w:t>
      </w:r>
      <w:r w:rsidR="00765C53">
        <w:rPr>
          <w:rFonts w:eastAsiaTheme="majorEastAsia"/>
        </w:rPr>
        <w:t xml:space="preserve"> </w:t>
      </w:r>
      <w:r w:rsidR="00765C53">
        <w:rPr>
          <w:rFonts w:eastAsiaTheme="majorEastAsia"/>
        </w:rPr>
        <w:fldChar w:fldCharType="begin">
          <w:fldData xml:space="preserve">PEVuZE5vdGU+PENpdGU+PEF1dGhvcj5DcnV6LUZsb3JlczwvQXV0aG9yPjxZZWFyPjIwMTE8L1ll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</w:fldData>
        </w:fldChar>
      </w:r>
      <w:r w:rsidR="00AC72DD">
        <w:rPr>
          <w:rFonts w:eastAsiaTheme="majorEastAsia"/>
        </w:rPr>
        <w:instrText xml:space="preserve"> ADDIN EN.CITE </w:instrText>
      </w:r>
      <w:r w:rsidR="00AC72DD">
        <w:rPr>
          <w:rFonts w:eastAsiaTheme="majorEastAsia"/>
        </w:rPr>
        <w:fldChar w:fldCharType="begin">
          <w:fldData xml:space="preserve">PEVuZE5vdGU+PENpdGU+PEF1dGhvcj5DcnV6LUZsb3JlczwvQXV0aG9yPjxZZWFyPjIwMTE8L1ll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</w:fldData>
        </w:fldChar>
      </w:r>
      <w:r w:rsidR="00AC72DD">
        <w:rPr>
          <w:rFonts w:eastAsiaTheme="majorEastAsia"/>
        </w:rPr>
        <w:instrText xml:space="preserve"> ADDIN EN.CITE.DATA </w:instrText>
      </w:r>
      <w:r w:rsidR="00AC72DD">
        <w:rPr>
          <w:rFonts w:eastAsiaTheme="majorEastAsia"/>
        </w:rPr>
        <w:fldChar w:fldCharType="separate"/>
      </w:r>
      <w:r w:rsidR="00AC72DD">
        <w:rPr>
          <w:rFonts w:eastAsiaTheme="majorEastAsia"/>
        </w:rPr>
        <w:fldChar w:fldCharType="end"/>
      </w:r>
      <w:r w:rsidR="00765C53">
        <w:rPr>
          <w:rFonts w:eastAsiaTheme="majorEastAsia"/>
        </w:rPr>
        <w:fldChar w:fldCharType="separate"/>
      </w:r>
      <w:r w:rsidR="00AC72DD">
        <w:rPr>
          <w:rFonts w:eastAsiaTheme="majorEastAsia"/>
          <w:noProof/>
        </w:rPr>
        <w:t>[</w:t>
      </w:r>
      <w:r w:rsidR="003E4965">
        <w:t>6</w:t>
      </w:r>
      <w:r w:rsidR="004825D8">
        <w:t xml:space="preserve">, </w:t>
      </w:r>
      <w:r w:rsidR="003E4965">
        <w:t>7</w:t>
      </w:r>
      <w:r w:rsidR="00AC72DD">
        <w:rPr>
          <w:rFonts w:eastAsiaTheme="majorEastAsia"/>
          <w:noProof/>
        </w:rPr>
        <w:t>]</w:t>
      </w:r>
      <w:r w:rsidR="00765C53">
        <w:rPr>
          <w:rFonts w:eastAsiaTheme="majorEastAsia"/>
        </w:rPr>
        <w:fldChar w:fldCharType="end"/>
      </w:r>
      <w:bookmarkEnd w:id="10"/>
      <w:r w:rsidR="00765C53">
        <w:rPr>
          <w:rFonts w:eastAsiaTheme="majorEastAsia"/>
        </w:rPr>
        <w:t>.</w:t>
      </w:r>
      <w:r w:rsidRPr="0091463D" w:rsidR="006B1158">
        <w:rPr>
          <w:rFonts w:eastAsiaTheme="majorEastAsia"/>
        </w:rPr>
        <w:t xml:space="preserve"> </w:t>
      </w:r>
      <w:r w:rsidR="00425629">
        <w:rPr>
          <w:rFonts w:eastAsiaTheme="majorEastAsia"/>
        </w:rPr>
        <w:t xml:space="preserve">Findings from PCNASP studies reveal </w:t>
      </w:r>
      <w:r w:rsidRPr="0091463D" w:rsidR="006B1158">
        <w:rPr>
          <w:rFonts w:eastAsiaTheme="majorEastAsia"/>
        </w:rPr>
        <w:t xml:space="preserve">the continued </w:t>
      </w:r>
      <w:bookmarkStart w:id="11" w:name="_Hlk50731688"/>
      <w:r w:rsidRPr="0091463D" w:rsidR="006B1158">
        <w:rPr>
          <w:rFonts w:eastAsiaTheme="majorEastAsia"/>
        </w:rPr>
        <w:t>need to identify disparities and implement stroke interventions, such as community education and quality improvement activities, focused on priority populations</w:t>
      </w:r>
      <w:r w:rsidR="00765C53">
        <w:rPr>
          <w:rFonts w:eastAsiaTheme="majorEastAsia"/>
        </w:rPr>
        <w:t xml:space="preserve"> </w:t>
      </w:r>
      <w:bookmarkEnd w:id="11"/>
      <w:r w:rsidR="004825D8">
        <w:rPr>
          <w:rFonts w:eastAsiaTheme="majorEastAsia"/>
        </w:rPr>
        <w:t>[</w:t>
      </w:r>
      <w:r w:rsidR="003E4965">
        <w:rPr>
          <w:rFonts w:eastAsiaTheme="majorEastAsia"/>
        </w:rPr>
        <w:t>8</w:t>
      </w:r>
      <w:r w:rsidR="004825D8">
        <w:rPr>
          <w:rFonts w:eastAsiaTheme="majorEastAsia"/>
        </w:rPr>
        <w:t>]</w:t>
      </w:r>
      <w:r w:rsidR="00765C53">
        <w:rPr>
          <w:rFonts w:eastAsiaTheme="majorEastAsia"/>
        </w:rPr>
        <w:t>.</w:t>
      </w:r>
    </w:p>
    <w:p w:rsidR="00AF3CF2" w:rsidP="00AF3CF2" w14:paraId="63A59E55" w14:textId="37D32878">
      <w:pPr>
        <w:spacing w:after="240" w:line="276" w:lineRule="auto"/>
        <w:ind w:firstLine="720"/>
        <w:rPr>
          <w:rFonts w:eastAsiaTheme="majorEastAsia"/>
        </w:rPr>
      </w:pPr>
      <w:r>
        <w:rPr>
          <w:rFonts w:eastAsiaTheme="majorEastAsia"/>
        </w:rPr>
        <w:t>Awardees</w:t>
      </w:r>
      <w:r w:rsidRPr="0091463D" w:rsidR="006C3C5E">
        <w:rPr>
          <w:rFonts w:eastAsiaTheme="majorEastAsia"/>
        </w:rPr>
        <w:t xml:space="preserve"> will focus on </w:t>
      </w:r>
      <w:r w:rsidRPr="00AF3CF2">
        <w:rPr>
          <w:rFonts w:eastAsiaTheme="majorEastAsia"/>
        </w:rPr>
        <w:t>implementation of comprehensive stroke systems for</w:t>
      </w:r>
      <w:r>
        <w:rPr>
          <w:rFonts w:eastAsiaTheme="majorEastAsia"/>
        </w:rPr>
        <w:t xml:space="preserve"> </w:t>
      </w:r>
      <w:r w:rsidRPr="00AF3CF2">
        <w:rPr>
          <w:rFonts w:eastAsiaTheme="majorEastAsia"/>
        </w:rPr>
        <w:t>individuals, both at highest risk for stroke events and for stroke patients, across the continuum</w:t>
      </w:r>
      <w:r>
        <w:rPr>
          <w:rFonts w:eastAsiaTheme="majorEastAsia"/>
        </w:rPr>
        <w:t xml:space="preserve"> </w:t>
      </w:r>
      <w:r w:rsidRPr="00AF3CF2">
        <w:rPr>
          <w:rFonts w:eastAsiaTheme="majorEastAsia"/>
        </w:rPr>
        <w:t>of care.</w:t>
      </w:r>
      <w:r>
        <w:rPr>
          <w:rFonts w:eastAsiaTheme="majorEastAsia"/>
        </w:rPr>
        <w:t xml:space="preserve"> </w:t>
      </w:r>
      <w:r w:rsidRPr="00AF3CF2">
        <w:rPr>
          <w:rFonts w:eastAsiaTheme="majorEastAsia"/>
        </w:rPr>
        <w:t>This will be achieved via enhancing and improving the quality of stroke care across the</w:t>
      </w:r>
      <w:r>
        <w:rPr>
          <w:rFonts w:eastAsiaTheme="majorEastAsia"/>
        </w:rPr>
        <w:t xml:space="preserve"> </w:t>
      </w:r>
      <w:r w:rsidRPr="00AF3CF2">
        <w:rPr>
          <w:rFonts w:eastAsiaTheme="majorEastAsia"/>
        </w:rPr>
        <w:t xml:space="preserve">continuum of care in states with high burden populations. </w:t>
      </w:r>
      <w:r w:rsidR="002941AD">
        <w:rPr>
          <w:rFonts w:eastAsiaTheme="majorEastAsia"/>
        </w:rPr>
        <w:t>H</w:t>
      </w:r>
      <w:r w:rsidRPr="00AF3CF2">
        <w:rPr>
          <w:rFonts w:eastAsiaTheme="majorEastAsia"/>
        </w:rPr>
        <w:t>igh burden</w:t>
      </w:r>
      <w:r>
        <w:rPr>
          <w:rFonts w:eastAsiaTheme="majorEastAsia"/>
        </w:rPr>
        <w:t xml:space="preserve"> </w:t>
      </w:r>
      <w:r w:rsidRPr="00AF3CF2">
        <w:rPr>
          <w:rFonts w:eastAsiaTheme="majorEastAsia"/>
        </w:rPr>
        <w:t>populations are those that state-level data indicate are disproportionately impacted by stroke</w:t>
      </w:r>
      <w:r>
        <w:rPr>
          <w:rFonts w:eastAsiaTheme="majorEastAsia"/>
        </w:rPr>
        <w:t xml:space="preserve"> </w:t>
      </w:r>
      <w:r w:rsidRPr="00AF3CF2">
        <w:rPr>
          <w:rFonts w:eastAsiaTheme="majorEastAsia"/>
        </w:rPr>
        <w:t>outcomes, including stroke hospitalizations and stroke mortality, and have disproportionately</w:t>
      </w:r>
      <w:r>
        <w:rPr>
          <w:rFonts w:eastAsiaTheme="majorEastAsia"/>
        </w:rPr>
        <w:t xml:space="preserve"> </w:t>
      </w:r>
      <w:r w:rsidRPr="00AF3CF2">
        <w:rPr>
          <w:rFonts w:eastAsiaTheme="majorEastAsia"/>
        </w:rPr>
        <w:t>high prevalence for those at highest risk for stroke events, including individuals with high blood</w:t>
      </w:r>
      <w:r>
        <w:rPr>
          <w:rFonts w:eastAsiaTheme="majorEastAsia"/>
        </w:rPr>
        <w:t xml:space="preserve"> </w:t>
      </w:r>
      <w:r w:rsidRPr="00AF3CF2">
        <w:rPr>
          <w:rFonts w:eastAsiaTheme="majorEastAsia"/>
        </w:rPr>
        <w:t>pressure and/or high blood cholesterol, which may be a result of socioeconomic factors, such as</w:t>
      </w:r>
      <w:r>
        <w:rPr>
          <w:rFonts w:eastAsiaTheme="majorEastAsia"/>
        </w:rPr>
        <w:t xml:space="preserve"> </w:t>
      </w:r>
      <w:r w:rsidRPr="00AF3CF2">
        <w:rPr>
          <w:rFonts w:eastAsiaTheme="majorEastAsia"/>
        </w:rPr>
        <w:t>living in underfunded urban and rural communities, being uninsured/underinsured, having</w:t>
      </w:r>
      <w:r>
        <w:rPr>
          <w:rFonts w:eastAsiaTheme="majorEastAsia"/>
        </w:rPr>
        <w:t xml:space="preserve"> </w:t>
      </w:r>
      <w:r w:rsidRPr="00AF3CF2">
        <w:rPr>
          <w:rFonts w:eastAsiaTheme="majorEastAsia"/>
        </w:rPr>
        <w:t>limited access to routine medical care, or other related factors.</w:t>
      </w:r>
      <w:r>
        <w:rPr>
          <w:rFonts w:eastAsiaTheme="majorEastAsia"/>
        </w:rPr>
        <w:t xml:space="preserve"> </w:t>
      </w:r>
      <w:r>
        <w:rPr>
          <w:rFonts w:eastAsiaTheme="majorEastAsia"/>
        </w:rPr>
        <w:t>Awardees</w:t>
      </w:r>
      <w:r w:rsidR="008F59E7">
        <w:rPr>
          <w:rFonts w:eastAsiaTheme="majorEastAsia"/>
        </w:rPr>
        <w:t xml:space="preserve"> will use data-driven methods to a</w:t>
      </w:r>
      <w:r w:rsidRPr="00A43D68" w:rsidR="008F59E7">
        <w:rPr>
          <w:rFonts w:eastAsiaTheme="majorEastAsia"/>
        </w:rPr>
        <w:t xml:space="preserve">nalyze and use data </w:t>
      </w:r>
      <w:r w:rsidR="00C63A86">
        <w:rPr>
          <w:rFonts w:eastAsiaTheme="majorEastAsia"/>
        </w:rPr>
        <w:t>i</w:t>
      </w:r>
      <w:r w:rsidR="008E75D0">
        <w:rPr>
          <w:rFonts w:eastAsiaTheme="majorEastAsia"/>
        </w:rPr>
        <w:t xml:space="preserve">n order to </w:t>
      </w:r>
      <w:r w:rsidRPr="00A43D68" w:rsidR="00A43D68">
        <w:rPr>
          <w:rFonts w:eastAsiaTheme="majorEastAsia"/>
        </w:rPr>
        <w:t>identify areas for quality improvement activities</w:t>
      </w:r>
      <w:r>
        <w:rPr>
          <w:rFonts w:eastAsiaTheme="majorEastAsia"/>
        </w:rPr>
        <w:t>,</w:t>
      </w:r>
      <w:r w:rsidRPr="00A43D68" w:rsidR="00A43D68">
        <w:rPr>
          <w:rFonts w:eastAsiaTheme="majorEastAsia"/>
        </w:rPr>
        <w:t xml:space="preserve"> </w:t>
      </w:r>
      <w:r w:rsidRPr="00AF3CF2">
        <w:rPr>
          <w:rFonts w:eastAsiaTheme="majorEastAsia"/>
        </w:rPr>
        <w:t>along with</w:t>
      </w:r>
      <w:r>
        <w:rPr>
          <w:rFonts w:eastAsiaTheme="majorEastAsia"/>
        </w:rPr>
        <w:t xml:space="preserve"> </w:t>
      </w:r>
      <w:r w:rsidRPr="00AF3CF2">
        <w:rPr>
          <w:rFonts w:eastAsiaTheme="majorEastAsia"/>
        </w:rPr>
        <w:t>evidence-based strategies to measure, track, and improve access to and quality of care for those</w:t>
      </w:r>
      <w:r>
        <w:rPr>
          <w:rFonts w:eastAsiaTheme="majorEastAsia"/>
        </w:rPr>
        <w:t xml:space="preserve"> </w:t>
      </w:r>
      <w:r w:rsidRPr="00AF3CF2">
        <w:rPr>
          <w:rFonts w:eastAsiaTheme="majorEastAsia"/>
        </w:rPr>
        <w:t>individuals at highest risk for stroke events and for stroke patients</w:t>
      </w:r>
      <w:r>
        <w:rPr>
          <w:rFonts w:eastAsiaTheme="majorEastAsia"/>
        </w:rPr>
        <w:t>,</w:t>
      </w:r>
      <w:r w:rsidRPr="00AF3CF2">
        <w:rPr>
          <w:rFonts w:eastAsiaTheme="majorEastAsia"/>
        </w:rPr>
        <w:t xml:space="preserve"> </w:t>
      </w:r>
      <w:r w:rsidRPr="00A43D68" w:rsidR="00A43D68">
        <w:rPr>
          <w:rFonts w:eastAsiaTheme="majorEastAsia"/>
        </w:rPr>
        <w:t>and work to improve transitions of care within EMS and hospital settings</w:t>
      </w:r>
      <w:r w:rsidR="008F59E7">
        <w:rPr>
          <w:rFonts w:eastAsiaTheme="majorEastAsia"/>
        </w:rPr>
        <w:t>. Therefore, t</w:t>
      </w:r>
      <w:r w:rsidR="008E75D0">
        <w:rPr>
          <w:rFonts w:eastAsiaTheme="majorEastAsia"/>
        </w:rPr>
        <w:t xml:space="preserve">his information collection </w:t>
      </w:r>
      <w:r w:rsidR="008F59E7">
        <w:rPr>
          <w:rFonts w:eastAsiaTheme="majorEastAsia"/>
        </w:rPr>
        <w:t xml:space="preserve">request </w:t>
      </w:r>
      <w:r w:rsidR="008E75D0">
        <w:rPr>
          <w:rFonts w:eastAsiaTheme="majorEastAsia"/>
        </w:rPr>
        <w:t xml:space="preserve">includes the collection of </w:t>
      </w:r>
      <w:r w:rsidR="008F59E7">
        <w:rPr>
          <w:rFonts w:eastAsiaTheme="majorEastAsia"/>
        </w:rPr>
        <w:t xml:space="preserve">pre-hospital data, in-hospital data, and hospital inventory survey data. </w:t>
      </w:r>
    </w:p>
    <w:p w:rsidR="00E8644C" w:rsidRPr="00137A7A" w:rsidP="00054970" w14:paraId="1DED69E2" w14:textId="46E1B24C">
      <w:pPr>
        <w:spacing w:after="240" w:line="276" w:lineRule="auto"/>
        <w:ind w:firstLine="720"/>
        <w:rPr>
          <w:rFonts w:eastAsiaTheme="majorEastAsia"/>
        </w:rPr>
      </w:pPr>
      <w:r w:rsidRPr="00137A7A">
        <w:rPr>
          <w:rFonts w:eastAsiaTheme="majorEastAsia"/>
        </w:rPr>
        <w:t>Pre-hospital data focuses on improving pre-hospital care for acute stroke by working with EMS agencies to develop pre-hospital data collection systems. Linking this pre-hospital and in-hospital data will enable EMS and emergency department hospital staff to collaboratively identify opportunities to improve early acute stroke care transitions. This is particularly important to ensure that patients who are eligible to receive time-sensitive therapies, such as intravenous tPA (tissue plasminogen activator) (alteplase), receive appropriate care within a timely manner.</w:t>
      </w:r>
      <w:r w:rsidR="00054970">
        <w:rPr>
          <w:rFonts w:eastAsiaTheme="majorEastAsia"/>
        </w:rPr>
        <w:t xml:space="preserve"> </w:t>
      </w:r>
      <w:r w:rsidR="002D2C57">
        <w:rPr>
          <w:rFonts w:eastAsiaTheme="majorEastAsia"/>
        </w:rPr>
        <w:t>P</w:t>
      </w:r>
      <w:r w:rsidRPr="00050B43">
        <w:rPr>
          <w:rFonts w:eastAsiaTheme="majorEastAsia"/>
        </w:rPr>
        <w:t xml:space="preserve">atient level post-hospital data collection </w:t>
      </w:r>
      <w:r w:rsidR="002D2C57">
        <w:rPr>
          <w:rFonts w:eastAsiaTheme="majorEastAsia"/>
        </w:rPr>
        <w:t xml:space="preserve">has not been part of the Coverdell Program </w:t>
      </w:r>
      <w:r w:rsidR="00FD127B">
        <w:rPr>
          <w:rFonts w:eastAsiaTheme="majorEastAsia"/>
        </w:rPr>
        <w:t xml:space="preserve">since </w:t>
      </w:r>
      <w:r w:rsidR="006310D0">
        <w:rPr>
          <w:rFonts w:eastAsiaTheme="majorEastAsia"/>
        </w:rPr>
        <w:t>2022</w:t>
      </w:r>
      <w:r w:rsidR="006C77B1">
        <w:rPr>
          <w:rFonts w:eastAsiaTheme="majorEastAsia"/>
        </w:rPr>
        <w:t>.</w:t>
      </w:r>
    </w:p>
    <w:p w:rsidR="00B4020C" w:rsidRPr="00137A7A" w:rsidP="00246260" w14:paraId="2B1104BB" w14:textId="64FEE290">
      <w:pPr>
        <w:spacing w:after="240" w:line="276" w:lineRule="auto"/>
        <w:ind w:firstLine="720"/>
        <w:rPr>
          <w:rFonts w:eastAsiaTheme="majorEastAsia"/>
        </w:rPr>
      </w:pPr>
      <w:r w:rsidRPr="00137A7A">
        <w:rPr>
          <w:rFonts w:eastAsiaTheme="majorEastAsia"/>
        </w:rPr>
        <w:t>This information collection request</w:t>
      </w:r>
      <w:r w:rsidR="009423BB">
        <w:rPr>
          <w:rFonts w:eastAsiaTheme="majorEastAsia"/>
        </w:rPr>
        <w:t xml:space="preserve"> continues </w:t>
      </w:r>
      <w:r w:rsidRPr="00137A7A">
        <w:rPr>
          <w:rFonts w:eastAsiaTheme="majorEastAsia"/>
        </w:rPr>
        <w:t>the collection of hospital inventory data</w:t>
      </w:r>
      <w:r w:rsidR="00035158">
        <w:rPr>
          <w:rFonts w:eastAsiaTheme="majorEastAsia"/>
        </w:rPr>
        <w:t xml:space="preserve"> tha</w:t>
      </w:r>
      <w:r w:rsidR="00F53C72">
        <w:rPr>
          <w:rFonts w:eastAsiaTheme="majorEastAsia"/>
        </w:rPr>
        <w:t>t was</w:t>
      </w:r>
      <w:r w:rsidR="002061B8">
        <w:rPr>
          <w:rFonts w:eastAsiaTheme="majorEastAsia"/>
        </w:rPr>
        <w:t xml:space="preserve"> </w:t>
      </w:r>
      <w:r w:rsidR="00035158">
        <w:rPr>
          <w:rFonts w:eastAsiaTheme="majorEastAsia"/>
        </w:rPr>
        <w:t xml:space="preserve">implemented </w:t>
      </w:r>
      <w:r w:rsidRPr="00137A7A">
        <w:rPr>
          <w:rFonts w:eastAsiaTheme="majorEastAsia"/>
        </w:rPr>
        <w:t xml:space="preserve">to </w:t>
      </w:r>
      <w:r w:rsidR="0050569D">
        <w:rPr>
          <w:rFonts w:eastAsiaTheme="majorEastAsia"/>
        </w:rPr>
        <w:t>better</w:t>
      </w:r>
      <w:r w:rsidRPr="00137A7A">
        <w:rPr>
          <w:rFonts w:eastAsiaTheme="majorEastAsia"/>
        </w:rPr>
        <w:t xml:space="preserve"> understand settings involved and improv</w:t>
      </w:r>
      <w:r w:rsidR="0050569D">
        <w:rPr>
          <w:rFonts w:eastAsiaTheme="majorEastAsia"/>
        </w:rPr>
        <w:t>e</w:t>
      </w:r>
      <w:r w:rsidRPr="00137A7A">
        <w:rPr>
          <w:rFonts w:eastAsiaTheme="majorEastAsia"/>
        </w:rPr>
        <w:t xml:space="preserve"> the quality of stroke care within states.</w:t>
      </w:r>
      <w:r w:rsidRPr="00137A7A">
        <w:rPr>
          <w:rFonts w:eastAsiaTheme="majorEastAsia"/>
          <w:i/>
          <w:iCs/>
        </w:rPr>
        <w:t xml:space="preserve"> </w:t>
      </w:r>
      <w:r w:rsidRPr="00137A7A">
        <w:rPr>
          <w:rFonts w:eastAsiaTheme="majorEastAsia"/>
        </w:rPr>
        <w:t xml:space="preserve">Awardees </w:t>
      </w:r>
      <w:r w:rsidR="00035158">
        <w:rPr>
          <w:rFonts w:eastAsiaTheme="majorEastAsia"/>
        </w:rPr>
        <w:t xml:space="preserve">worked </w:t>
      </w:r>
      <w:r w:rsidRPr="00137A7A">
        <w:rPr>
          <w:rFonts w:eastAsiaTheme="majorEastAsia"/>
        </w:rPr>
        <w:t xml:space="preserve">directly with their partners to place evidence-based quality improvement activities in the context of their states’ capabilities, health care structure, and </w:t>
      </w:r>
      <w:r w:rsidR="0050569D">
        <w:rPr>
          <w:rFonts w:eastAsiaTheme="majorEastAsia"/>
        </w:rPr>
        <w:t xml:space="preserve">specific </w:t>
      </w:r>
      <w:r w:rsidRPr="00137A7A">
        <w:rPr>
          <w:rFonts w:eastAsiaTheme="majorEastAsia"/>
        </w:rPr>
        <w:t>need</w:t>
      </w:r>
      <w:r w:rsidR="00FE7480">
        <w:rPr>
          <w:rFonts w:eastAsiaTheme="majorEastAsia"/>
        </w:rPr>
        <w:t>s</w:t>
      </w:r>
      <w:r w:rsidR="0050569D">
        <w:rPr>
          <w:rFonts w:eastAsiaTheme="majorEastAsia"/>
        </w:rPr>
        <w:t xml:space="preserve">, while also </w:t>
      </w:r>
      <w:r w:rsidR="00FE7480">
        <w:rPr>
          <w:rFonts w:eastAsiaTheme="majorEastAsia"/>
        </w:rPr>
        <w:t>supplement</w:t>
      </w:r>
      <w:r w:rsidR="0050569D">
        <w:rPr>
          <w:rFonts w:eastAsiaTheme="majorEastAsia"/>
        </w:rPr>
        <w:t>ing</w:t>
      </w:r>
      <w:r w:rsidR="00FE7480">
        <w:rPr>
          <w:rFonts w:eastAsiaTheme="majorEastAsia"/>
        </w:rPr>
        <w:t xml:space="preserve"> </w:t>
      </w:r>
      <w:r w:rsidRPr="00137A7A">
        <w:rPr>
          <w:rFonts w:eastAsiaTheme="majorEastAsia"/>
        </w:rPr>
        <w:t>patient data collected across the</w:t>
      </w:r>
      <w:r w:rsidR="0050569D">
        <w:rPr>
          <w:rFonts w:eastAsiaTheme="majorEastAsia"/>
        </w:rPr>
        <w:t xml:space="preserve"> stroke</w:t>
      </w:r>
      <w:r w:rsidRPr="00137A7A">
        <w:rPr>
          <w:rFonts w:eastAsiaTheme="majorEastAsia"/>
        </w:rPr>
        <w:t xml:space="preserve"> continuum</w:t>
      </w:r>
      <w:r w:rsidR="00155C1E">
        <w:rPr>
          <w:rFonts w:eastAsiaTheme="majorEastAsia"/>
        </w:rPr>
        <w:t xml:space="preserve">. </w:t>
      </w:r>
    </w:p>
    <w:p w:rsidR="00E23C89" w:rsidRPr="00137A7A" w:rsidP="002B550C" w14:paraId="37A79864" w14:textId="77777777">
      <w:pPr>
        <w:spacing w:line="276" w:lineRule="auto"/>
        <w:rPr>
          <w:rFonts w:eastAsiaTheme="majorEastAsia"/>
        </w:rPr>
      </w:pPr>
    </w:p>
    <w:p w:rsidR="00E23C89" w:rsidRPr="00174127" w:rsidP="00560BEB" w14:paraId="69A311BC" w14:textId="77777777">
      <w:pPr>
        <w:spacing w:line="276" w:lineRule="auto"/>
        <w:rPr>
          <w:rFonts w:ascii="Arial Nova" w:hAnsi="Arial Nova" w:eastAsiaTheme="majorEastAsia" w:cstheme="minorHAnsi"/>
          <w:b/>
          <w:bCs/>
          <w:i/>
        </w:rPr>
      </w:pPr>
      <w:r w:rsidRPr="00174127">
        <w:rPr>
          <w:rFonts w:ascii="Arial Nova" w:hAnsi="Arial Nova" w:eastAsiaTheme="majorEastAsia" w:cstheme="minorHAnsi"/>
          <w:b/>
          <w:bCs/>
          <w:i/>
        </w:rPr>
        <w:t xml:space="preserve">A2. Purpose and Use of the Information Collection </w:t>
      </w:r>
    </w:p>
    <w:p w:rsidR="00D770BA" w:rsidRPr="00174127" w:rsidP="00560BEB" w14:paraId="2FEC3E4D" w14:textId="77777777">
      <w:pPr>
        <w:rPr>
          <w:rFonts w:ascii="Arial Nova" w:hAnsi="Arial Nova"/>
          <w:b/>
          <w:i/>
          <w:color w:val="F79646" w:themeColor="accent6"/>
        </w:rPr>
      </w:pPr>
    </w:p>
    <w:p w:rsidR="00F739A4" w:rsidP="00246260" w14:paraId="5A7D8C35" w14:textId="21469F88">
      <w:pPr>
        <w:spacing w:after="240" w:line="276" w:lineRule="auto"/>
        <w:ind w:firstLine="720"/>
      </w:pPr>
      <w:r w:rsidRPr="00D4634D">
        <w:t xml:space="preserve">PCNASP has </w:t>
      </w:r>
      <w:r w:rsidRPr="00D4634D" w:rsidR="00DC6E6A">
        <w:t>three</w:t>
      </w:r>
      <w:r w:rsidRPr="00D4634D" w:rsidR="000B2310">
        <w:t xml:space="preserve"> main</w:t>
      </w:r>
      <w:r w:rsidRPr="00D4634D" w:rsidR="00DC6E6A">
        <w:t xml:space="preserve"> </w:t>
      </w:r>
      <w:r w:rsidRPr="00D4634D">
        <w:t xml:space="preserve">program </w:t>
      </w:r>
      <w:r w:rsidRPr="00D4634D" w:rsidR="00DC6E6A">
        <w:t>strateg</w:t>
      </w:r>
      <w:r w:rsidR="00D17474">
        <w:t>y categories</w:t>
      </w:r>
      <w:r w:rsidRPr="00D4634D" w:rsidR="00DC6E6A">
        <w:t xml:space="preserve"> </w:t>
      </w:r>
      <w:r w:rsidRPr="00D4634D" w:rsidR="000B2310">
        <w:t xml:space="preserve">as demonstrated </w:t>
      </w:r>
      <w:r w:rsidRPr="00D4634D" w:rsidR="00D4634D">
        <w:t>in the logic model</w:t>
      </w:r>
      <w:r w:rsidRPr="00D4634D">
        <w:t xml:space="preserve"> in </w:t>
      </w:r>
      <w:r w:rsidRPr="004F6F6F">
        <w:rPr>
          <w:b/>
          <w:bCs/>
        </w:rPr>
        <w:t>Attachment</w:t>
      </w:r>
      <w:r w:rsidRPr="004F6F6F" w:rsidR="00484380">
        <w:rPr>
          <w:b/>
          <w:bCs/>
        </w:rPr>
        <w:t xml:space="preserve"> </w:t>
      </w:r>
      <w:r w:rsidRPr="004F6F6F" w:rsidR="00E00003">
        <w:rPr>
          <w:b/>
          <w:bCs/>
        </w:rPr>
        <w:t>2</w:t>
      </w:r>
      <w:r w:rsidRPr="004F6F6F">
        <w:t>. Progress is assessed based on a variety of information sources that include both process performance measures and patient-level quality of care performance measures.</w:t>
      </w:r>
      <w:r w:rsidRPr="004F6F6F">
        <w:rPr>
          <w:i/>
          <w:iCs/>
        </w:rPr>
        <w:t xml:space="preserve"> </w:t>
      </w:r>
      <w:r w:rsidRPr="00897BE7">
        <w:rPr>
          <w:b/>
        </w:rPr>
        <w:t xml:space="preserve">Attachment </w:t>
      </w:r>
      <w:r w:rsidRPr="00897BE7" w:rsidR="00E00003">
        <w:rPr>
          <w:b/>
        </w:rPr>
        <w:t>3</w:t>
      </w:r>
      <w:r w:rsidRPr="00897BE7">
        <w:rPr>
          <w:bCs/>
        </w:rPr>
        <w:t xml:space="preserve"> </w:t>
      </w:r>
      <w:r w:rsidRPr="00897BE7">
        <w:t xml:space="preserve">provides an overview of </w:t>
      </w:r>
      <w:r w:rsidRPr="00897BE7" w:rsidR="001E7E30">
        <w:t>these</w:t>
      </w:r>
      <w:r w:rsidRPr="00897BE7" w:rsidR="00D17474">
        <w:t xml:space="preserve"> strategies</w:t>
      </w:r>
      <w:r w:rsidRPr="00897BE7" w:rsidR="00053A8F">
        <w:t xml:space="preserve"> and </w:t>
      </w:r>
      <w:r w:rsidRPr="00897BE7">
        <w:t xml:space="preserve">program </w:t>
      </w:r>
      <w:r w:rsidRPr="00897BE7" w:rsidR="001E7E30">
        <w:t>measures</w:t>
      </w:r>
      <w:r w:rsidRPr="00897BE7">
        <w:t>.</w:t>
      </w:r>
      <w:r w:rsidRPr="004F6F6F" w:rsidR="00D4634D">
        <w:t xml:space="preserve"> </w:t>
      </w:r>
      <w:r w:rsidRPr="004F6F6F">
        <w:t xml:space="preserve">Information that is collected is </w:t>
      </w:r>
      <w:r w:rsidR="00131C12">
        <w:t xml:space="preserve">connected to these strategies to advance the </w:t>
      </w:r>
      <w:r w:rsidR="008731A7">
        <w:t xml:space="preserve">key objectives of the Coverdell program </w:t>
      </w:r>
      <w:r w:rsidR="00CA45FF">
        <w:t xml:space="preserve">and </w:t>
      </w:r>
      <w:r w:rsidRPr="004F6F6F">
        <w:t xml:space="preserve">assess whether short-term and intermediate-term project activities </w:t>
      </w:r>
      <w:r w:rsidR="00C64E28">
        <w:t>are working towards</w:t>
      </w:r>
      <w:r w:rsidRPr="004F6F6F">
        <w:t xml:space="preserve"> intended long-term outcomes</w:t>
      </w:r>
      <w:r w:rsidR="00CF091C">
        <w:t xml:space="preserve">. These are cross-walked with </w:t>
      </w:r>
      <w:r w:rsidR="000E2475">
        <w:t>p</w:t>
      </w:r>
      <w:r w:rsidRPr="004F6F6F">
        <w:t xml:space="preserve">rocess performance measures include information such as the number of partnerships between awardees and stroke-related entities, </w:t>
      </w:r>
      <w:r w:rsidRPr="004F6F6F" w:rsidR="001E7E30">
        <w:t xml:space="preserve">monitoring of </w:t>
      </w:r>
      <w:r w:rsidRPr="004F6F6F" w:rsidR="00356325">
        <w:t>stroke</w:t>
      </w:r>
      <w:r w:rsidRPr="004F6F6F" w:rsidR="001E7E30">
        <w:t xml:space="preserve"> care disparities</w:t>
      </w:r>
      <w:r w:rsidRPr="004F6F6F">
        <w:t xml:space="preserve">, </w:t>
      </w:r>
      <w:r w:rsidRPr="004F6F6F" w:rsidR="00356325">
        <w:t xml:space="preserve">assessment of workforce development efforts to improve clinical knowledge, and </w:t>
      </w:r>
      <w:r w:rsidRPr="004F6F6F" w:rsidR="001E7E30">
        <w:t xml:space="preserve">protocols and </w:t>
      </w:r>
      <w:r w:rsidRPr="004F6F6F">
        <w:t xml:space="preserve">interventions implemented as a result of quality improvement efforts. Process-related measures are principally addressed by awardees through annual reports of activities that are not part of this information collection request. However, some process-related measures will be derived from </w:t>
      </w:r>
      <w:r w:rsidRPr="004F6F6F" w:rsidR="002061B8">
        <w:t>quality-of-care</w:t>
      </w:r>
      <w:r w:rsidRPr="004F6F6F">
        <w:t xml:space="preserve"> data described in the information collection request.</w:t>
      </w:r>
    </w:p>
    <w:p w:rsidR="00137A7A" w:rsidP="00246260" w14:paraId="54A97ADB" w14:textId="4AD84ED0">
      <w:pPr>
        <w:spacing w:after="240" w:line="276" w:lineRule="auto"/>
        <w:ind w:firstLine="720"/>
        <w:rPr>
          <w:rFonts w:ascii="Arial Nova" w:hAnsi="Arial Nova"/>
          <w:i/>
          <w:iCs/>
        </w:rPr>
      </w:pPr>
      <w:r w:rsidRPr="00137A7A">
        <w:t xml:space="preserve">Under the </w:t>
      </w:r>
      <w:r w:rsidRPr="00137A7A" w:rsidR="007B075D">
        <w:t>current</w:t>
      </w:r>
      <w:r w:rsidR="00CE19FA">
        <w:t>ly approved</w:t>
      </w:r>
      <w:r w:rsidRPr="00137A7A">
        <w:t xml:space="preserve"> OMB package, PCNASP </w:t>
      </w:r>
      <w:r w:rsidRPr="00137A7A">
        <w:t>has</w:t>
      </w:r>
      <w:r w:rsidRPr="00137A7A">
        <w:t xml:space="preserve"> approval to collect pre-hospita</w:t>
      </w:r>
      <w:r w:rsidR="00707374">
        <w:t xml:space="preserve">l and </w:t>
      </w:r>
      <w:r w:rsidRPr="00137A7A">
        <w:t>in-hospital care</w:t>
      </w:r>
      <w:r w:rsidR="00707374">
        <w:t xml:space="preserve"> </w:t>
      </w:r>
      <w:r w:rsidRPr="00137A7A">
        <w:t xml:space="preserve">as well as hospital inventory data. PCNASP has used the collected data to track performance measures for in-hospital quality of care, such as receipt of time-sensitive therapies at a national and state-level through </w:t>
      </w:r>
      <w:r w:rsidR="00FE4B2F">
        <w:t>tri-yearly</w:t>
      </w:r>
      <w:r w:rsidRPr="00137A7A">
        <w:t xml:space="preserve"> reports. Hospital inventory data has been used to understand processes of care by the capacity level of various hospitals (e.g., availability of a dedicated stroke unit for patients at a comprehensive stroke facility). These data also provided PCNASP the ability to track changes in stroke-focused quality improvement activities over time. Additionally, PCNASP has worked closely with awardees to collect pre-hospital data and understand where gaps, challenges, and priorities in data </w:t>
      </w:r>
      <w:r w:rsidRPr="00CE19FA">
        <w:t>collection lie.</w:t>
      </w:r>
      <w:r w:rsidRPr="00CE19FA">
        <w:rPr>
          <w:i/>
          <w:iCs/>
        </w:rPr>
        <w:t xml:space="preserve"> </w:t>
      </w:r>
      <w:r w:rsidRPr="00CE19FA">
        <w:t xml:space="preserve">PCNASP has also worked with awardees to modify and strengthen the sources of pre-hospital information collection that can now be obtained from EMS agencies or hospitals. The choice of method varies according to the states’ capacity to access this type of data. </w:t>
      </w:r>
    </w:p>
    <w:p w:rsidR="00F739A4" w:rsidRPr="00F739A4" w:rsidP="00550AFE" w14:paraId="7232D729" w14:textId="00990586">
      <w:pPr>
        <w:spacing w:after="240" w:line="276" w:lineRule="auto"/>
        <w:rPr>
          <w:i/>
          <w:iCs/>
        </w:rPr>
      </w:pPr>
      <w:r>
        <w:rPr>
          <w:i/>
          <w:iCs/>
        </w:rPr>
        <w:t>Requested</w:t>
      </w:r>
      <w:r w:rsidRPr="00F739A4">
        <w:rPr>
          <w:i/>
          <w:iCs/>
        </w:rPr>
        <w:t xml:space="preserve"> Information </w:t>
      </w:r>
      <w:r>
        <w:rPr>
          <w:i/>
          <w:iCs/>
        </w:rPr>
        <w:t>Collection</w:t>
      </w:r>
    </w:p>
    <w:p w:rsidR="005B589A" w:rsidRPr="005B589A" w:rsidP="00246260" w14:paraId="617E96AA" w14:textId="0E437427">
      <w:pPr>
        <w:spacing w:after="240" w:line="276" w:lineRule="auto"/>
        <w:ind w:firstLine="720"/>
      </w:pPr>
      <w:r w:rsidRPr="005B589A">
        <w:t>PCNASP is requesting an additional three years of data collection to continue work with awardees and their partners on improving quality of care and linking data across the system to improve stroke outcomes.</w:t>
      </w:r>
      <w:r w:rsidRPr="005B589A" w:rsidR="00137A7A">
        <w:t xml:space="preserve"> </w:t>
      </w:r>
      <w:r w:rsidRPr="005B589A">
        <w:t xml:space="preserve">Specifically, pre-hospital quality of care data </w:t>
      </w:r>
      <w:r w:rsidR="008507D5">
        <w:t xml:space="preserve">and </w:t>
      </w:r>
      <w:r w:rsidR="008278D8">
        <w:t>i</w:t>
      </w:r>
      <w:r w:rsidRPr="005B589A">
        <w:t>n-hospital quality of care data</w:t>
      </w:r>
      <w:r w:rsidR="008507D5">
        <w:t xml:space="preserve"> </w:t>
      </w:r>
      <w:r w:rsidRPr="005B589A">
        <w:t>will be used to support identification of opportunities for improvement in acute care</w:t>
      </w:r>
      <w:r w:rsidR="008507D5">
        <w:t xml:space="preserve"> (</w:t>
      </w:r>
      <w:r w:rsidRPr="003D5078" w:rsidR="008507D5">
        <w:rPr>
          <w:b/>
          <w:bCs/>
        </w:rPr>
        <w:t>Attachment 4</w:t>
      </w:r>
      <w:r w:rsidR="008507D5">
        <w:t>)</w:t>
      </w:r>
      <w:r w:rsidRPr="005B589A">
        <w:t>. Together, information obtained from pre-hospital</w:t>
      </w:r>
      <w:r w:rsidRPr="005B589A" w:rsidR="00137A7A">
        <w:t xml:space="preserve"> and</w:t>
      </w:r>
      <w:r w:rsidRPr="005B589A">
        <w:t xml:space="preserve"> in-hospital</w:t>
      </w:r>
      <w:r w:rsidR="008C3D0F">
        <w:t xml:space="preserve"> </w:t>
      </w:r>
      <w:r w:rsidRPr="005B589A">
        <w:t xml:space="preserve">data elements will reflect the </w:t>
      </w:r>
      <w:r w:rsidRPr="005B589A">
        <w:t>critical components of the</w:t>
      </w:r>
      <w:r w:rsidRPr="005B589A">
        <w:t xml:space="preserve"> continuum of care for stroke patients and provide opportunities to assess quality and establish opportunities for improvement across this continuum. </w:t>
      </w:r>
      <w:r w:rsidR="007368C7">
        <w:t>This i</w:t>
      </w:r>
      <w:r w:rsidRPr="005B589A">
        <w:t xml:space="preserve">nformation </w:t>
      </w:r>
      <w:r w:rsidR="007368C7">
        <w:t xml:space="preserve">collection </w:t>
      </w:r>
      <w:r w:rsidRPr="005B589A">
        <w:t xml:space="preserve">is </w:t>
      </w:r>
      <w:r w:rsidR="007368C7">
        <w:t xml:space="preserve">vital for </w:t>
      </w:r>
      <w:r w:rsidRPr="005B589A">
        <w:t>track</w:t>
      </w:r>
      <w:r w:rsidR="007368C7">
        <w:t>ing</w:t>
      </w:r>
      <w:r w:rsidRPr="005B589A">
        <w:t xml:space="preserve"> the progress</w:t>
      </w:r>
      <w:r w:rsidR="00887BF3">
        <w:t xml:space="preserve"> towards</w:t>
      </w:r>
      <w:r w:rsidRPr="005B589A">
        <w:t xml:space="preserve"> aims and outcomes. Additionally, the collection of this patient-level quality of care information </w:t>
      </w:r>
      <w:r w:rsidR="00887BF3">
        <w:t xml:space="preserve">helps </w:t>
      </w:r>
      <w:r w:rsidRPr="005B589A">
        <w:t>assess process performance measures</w:t>
      </w:r>
      <w:r w:rsidR="00887BF3">
        <w:t xml:space="preserve">, informing program success and lessons learned. </w:t>
      </w:r>
    </w:p>
    <w:p w:rsidR="003E5079" w:rsidRPr="003E5079" w:rsidP="00246260" w14:paraId="290F26CA" w14:textId="4CCBA6A7">
      <w:pPr>
        <w:spacing w:after="240" w:line="276" w:lineRule="auto"/>
        <w:ind w:firstLine="720"/>
        <w:rPr>
          <w:rFonts w:ascii="Arial Nova" w:hAnsi="Arial Nova"/>
          <w:i/>
          <w:iCs/>
        </w:rPr>
      </w:pPr>
      <w:r w:rsidRPr="005B589A">
        <w:t>CDC also requests OMB approval to continue to collect information through a hospital inventory survey (</w:t>
      </w:r>
      <w:r w:rsidRPr="005B589A">
        <w:rPr>
          <w:b/>
        </w:rPr>
        <w:t xml:space="preserve">Attachments </w:t>
      </w:r>
      <w:r w:rsidR="00DB2643">
        <w:rPr>
          <w:b/>
        </w:rPr>
        <w:t>5a</w:t>
      </w:r>
      <w:r w:rsidRPr="005B589A">
        <w:rPr>
          <w:b/>
        </w:rPr>
        <w:t xml:space="preserve"> and </w:t>
      </w:r>
      <w:r w:rsidR="00DB2643">
        <w:rPr>
          <w:b/>
        </w:rPr>
        <w:t>5b</w:t>
      </w:r>
      <w:r w:rsidRPr="005B589A">
        <w:t xml:space="preserve">).  Many of the hospital inventory data elements are not </w:t>
      </w:r>
      <w:r w:rsidR="008C3D0F">
        <w:t xml:space="preserve">part of </w:t>
      </w:r>
      <w:r w:rsidRPr="005B589A">
        <w:t xml:space="preserve">routine </w:t>
      </w:r>
      <w:r w:rsidR="008C3D0F">
        <w:t xml:space="preserve">data </w:t>
      </w:r>
      <w:r w:rsidRPr="005B589A">
        <w:t>collect</w:t>
      </w:r>
      <w:r w:rsidR="008C3D0F">
        <w:t>ion</w:t>
      </w:r>
      <w:r w:rsidRPr="005B589A">
        <w:t xml:space="preserve"> by hospitals, and thus are important for program monitoring. These data are specific to the capabilities of hospitals to provide stroke treatments, and this detailed information is not available from other national datasets. Data captured in the hospital inventory survey, such as facility size and capacity, will continue to be used in data analyses to stratify patient-level quality improvement performance measures.</w:t>
      </w:r>
    </w:p>
    <w:p w:rsidR="00632697" w:rsidP="00116417" w14:paraId="0C772B44" w14:textId="77283D2D">
      <w:pPr>
        <w:pStyle w:val="Heading2"/>
        <w:spacing w:after="240" w:line="276" w:lineRule="auto"/>
        <w:rPr>
          <w:rFonts w:ascii="Arial Nova" w:hAnsi="Arial Nova" w:cstheme="minorHAnsi"/>
          <w:color w:val="C75000"/>
        </w:rPr>
      </w:pPr>
      <w:bookmarkStart w:id="12" w:name="_Toc36702990"/>
      <w:r w:rsidRPr="00174127">
        <w:rPr>
          <w:rFonts w:ascii="Arial Nova" w:hAnsi="Arial Nova" w:cstheme="minorHAnsi"/>
          <w:i/>
          <w:color w:val="auto"/>
          <w:sz w:val="24"/>
          <w:szCs w:val="24"/>
        </w:rPr>
        <w:t>A3. Use of Improved Information Technology and Burden Reduction</w:t>
      </w:r>
      <w:bookmarkEnd w:id="12"/>
    </w:p>
    <w:p w:rsidR="00632697" w:rsidP="00550AFE" w14:paraId="323BA57F" w14:textId="7F094EC7">
      <w:pPr>
        <w:spacing w:after="240" w:line="276" w:lineRule="auto"/>
        <w:ind w:firstLine="720"/>
        <w:rPr>
          <w:rFonts w:eastAsiaTheme="minorHAnsi"/>
        </w:rPr>
      </w:pPr>
      <w:r w:rsidRPr="00550AFE">
        <w:rPr>
          <w:rFonts w:eastAsiaTheme="minorHAnsi"/>
        </w:rPr>
        <w:t xml:space="preserve">All data that will be submitted to CDC for PCNASP will be electronically reported and skip logic/patterns are built into data collection </w:t>
      </w:r>
      <w:r w:rsidRPr="00550AFE" w:rsidR="00D6576B">
        <w:rPr>
          <w:rFonts w:eastAsiaTheme="minorHAnsi"/>
        </w:rPr>
        <w:t xml:space="preserve">instruments and </w:t>
      </w:r>
      <w:r w:rsidRPr="00550AFE">
        <w:rPr>
          <w:rFonts w:eastAsiaTheme="minorHAnsi"/>
        </w:rPr>
        <w:t xml:space="preserve">systems when possible. </w:t>
      </w:r>
      <w:r w:rsidR="00CC7255">
        <w:rPr>
          <w:rFonts w:eastAsiaTheme="minorHAnsi"/>
        </w:rPr>
        <w:t>While a</w:t>
      </w:r>
      <w:r w:rsidRPr="00550AFE" w:rsidR="00E42269">
        <w:rPr>
          <w:rFonts w:eastAsiaTheme="minorHAnsi"/>
        </w:rPr>
        <w:t>wardees have the option to utilize data system</w:t>
      </w:r>
      <w:r w:rsidRPr="00550AFE" w:rsidR="00DB1084">
        <w:rPr>
          <w:rFonts w:eastAsiaTheme="minorHAnsi"/>
        </w:rPr>
        <w:t>s</w:t>
      </w:r>
      <w:r w:rsidRPr="00550AFE" w:rsidR="00E42269">
        <w:rPr>
          <w:rFonts w:eastAsiaTheme="minorHAnsi"/>
        </w:rPr>
        <w:t xml:space="preserve"> of their choosing to collect required data elements</w:t>
      </w:r>
      <w:r w:rsidR="00CC7255">
        <w:rPr>
          <w:rFonts w:eastAsiaTheme="minorHAnsi"/>
        </w:rPr>
        <w:t>,</w:t>
      </w:r>
      <w:r w:rsidRPr="00550AFE" w:rsidR="00E42269">
        <w:rPr>
          <w:rFonts w:eastAsiaTheme="minorHAnsi"/>
        </w:rPr>
        <w:t xml:space="preserve"> </w:t>
      </w:r>
      <w:r w:rsidR="00CC7255">
        <w:rPr>
          <w:rFonts w:eastAsiaTheme="minorHAnsi"/>
        </w:rPr>
        <w:t>a</w:t>
      </w:r>
      <w:r w:rsidRPr="00550AFE" w:rsidR="00E42269">
        <w:rPr>
          <w:rFonts w:eastAsiaTheme="minorHAnsi"/>
        </w:rPr>
        <w:t xml:space="preserve">wardees </w:t>
      </w:r>
      <w:r w:rsidR="00EC2BA4">
        <w:rPr>
          <w:rFonts w:eastAsiaTheme="minorHAnsi"/>
        </w:rPr>
        <w:t xml:space="preserve">often </w:t>
      </w:r>
      <w:r w:rsidRPr="00550AFE">
        <w:rPr>
          <w:rFonts w:eastAsiaTheme="minorHAnsi"/>
        </w:rPr>
        <w:t>use an existing data platform that is available through the A</w:t>
      </w:r>
      <w:r w:rsidR="00760F6A">
        <w:rPr>
          <w:rFonts w:eastAsiaTheme="minorHAnsi"/>
        </w:rPr>
        <w:t>merican Heart Association</w:t>
      </w:r>
      <w:r w:rsidRPr="00550AFE">
        <w:rPr>
          <w:rFonts w:eastAsiaTheme="minorHAnsi"/>
        </w:rPr>
        <w:t xml:space="preserve"> (</w:t>
      </w:r>
      <w:r w:rsidRPr="00550AFE" w:rsidR="00D6576B">
        <w:rPr>
          <w:rFonts w:eastAsiaTheme="minorHAnsi"/>
        </w:rPr>
        <w:t>known as</w:t>
      </w:r>
      <w:r w:rsidRPr="00550AFE">
        <w:rPr>
          <w:rFonts w:eastAsiaTheme="minorHAnsi"/>
        </w:rPr>
        <w:t xml:space="preserve"> “Get With The Guidelines”</w:t>
      </w:r>
      <w:r w:rsidR="00F01FF0">
        <w:rPr>
          <w:rFonts w:eastAsiaTheme="minorHAnsi"/>
        </w:rPr>
        <w:t xml:space="preserve"> or GWTG</w:t>
      </w:r>
      <w:r w:rsidRPr="00550AFE">
        <w:rPr>
          <w:rFonts w:eastAsiaTheme="minorHAnsi"/>
        </w:rPr>
        <w:t xml:space="preserve">). This </w:t>
      </w:r>
      <w:r w:rsidRPr="00550AFE" w:rsidR="00E42269">
        <w:rPr>
          <w:rFonts w:eastAsiaTheme="minorHAnsi"/>
        </w:rPr>
        <w:t xml:space="preserve">system is currently widely used by thousands of hospitals and </w:t>
      </w:r>
      <w:r w:rsidRPr="00550AFE">
        <w:rPr>
          <w:rFonts w:eastAsiaTheme="minorHAnsi"/>
        </w:rPr>
        <w:t>automatically transmits data from</w:t>
      </w:r>
      <w:r w:rsidRPr="00550AFE" w:rsidR="00D6576B">
        <w:rPr>
          <w:rFonts w:eastAsiaTheme="minorHAnsi"/>
        </w:rPr>
        <w:t xml:space="preserve"> participating </w:t>
      </w:r>
      <w:r w:rsidRPr="00550AFE">
        <w:rPr>
          <w:rFonts w:eastAsiaTheme="minorHAnsi"/>
        </w:rPr>
        <w:t>hospitals to the awardee</w:t>
      </w:r>
      <w:r w:rsidR="00CC7255">
        <w:rPr>
          <w:rFonts w:eastAsiaTheme="minorHAnsi"/>
        </w:rPr>
        <w:t>, thereby reducing the burden</w:t>
      </w:r>
      <w:r w:rsidRPr="00550AFE">
        <w:rPr>
          <w:rFonts w:eastAsiaTheme="minorHAnsi"/>
        </w:rPr>
        <w:t xml:space="preserve">. </w:t>
      </w:r>
      <w:r w:rsidRPr="00550AFE" w:rsidR="005463E9">
        <w:rPr>
          <w:rFonts w:eastAsiaTheme="minorHAnsi"/>
        </w:rPr>
        <w:t>Furthermore, t</w:t>
      </w:r>
      <w:r w:rsidRPr="00550AFE" w:rsidR="00E42269">
        <w:rPr>
          <w:rFonts w:eastAsiaTheme="minorHAnsi"/>
        </w:rPr>
        <w:t>o ensure data reporting burden is minimized, CDC will also provide remote technical assistance to awardees upon request.</w:t>
      </w:r>
    </w:p>
    <w:p w:rsidR="006B550E" w:rsidRPr="00174127" w:rsidP="006B550E" w14:paraId="37F50C65" w14:textId="77777777">
      <w:pPr>
        <w:pStyle w:val="Heading2"/>
        <w:spacing w:line="276" w:lineRule="auto"/>
        <w:rPr>
          <w:rFonts w:ascii="Arial Nova" w:hAnsi="Arial Nova" w:cstheme="minorHAnsi"/>
          <w:i/>
          <w:color w:val="auto"/>
          <w:sz w:val="24"/>
          <w:szCs w:val="24"/>
        </w:rPr>
      </w:pPr>
      <w:bookmarkStart w:id="13" w:name="_Toc36702991"/>
      <w:r w:rsidRPr="00174127">
        <w:rPr>
          <w:rFonts w:ascii="Arial Nova" w:hAnsi="Arial Nova" w:cstheme="minorHAnsi"/>
          <w:i/>
          <w:color w:val="auto"/>
          <w:sz w:val="24"/>
          <w:szCs w:val="24"/>
        </w:rPr>
        <w:t>A4. Efforts to Identify Duplication and Use of Similar Information</w:t>
      </w:r>
      <w:bookmarkEnd w:id="13"/>
    </w:p>
    <w:p w:rsidR="00D770BA" w:rsidRPr="00174127" w:rsidP="006B550E" w14:paraId="4EE95CA7" w14:textId="77777777">
      <w:pPr>
        <w:spacing w:line="276" w:lineRule="auto"/>
        <w:ind w:firstLine="720"/>
        <w:rPr>
          <w:rFonts w:ascii="Arial Nova" w:hAnsi="Arial Nova" w:cstheme="minorHAnsi"/>
          <w:b/>
          <w:i/>
          <w:color w:val="F79646" w:themeColor="accent6"/>
        </w:rPr>
      </w:pPr>
    </w:p>
    <w:p w:rsidR="00632697" w:rsidRPr="00B07F40" w:rsidP="00246260" w14:paraId="5DA202EA" w14:textId="63E0E9DF">
      <w:pPr>
        <w:autoSpaceDE w:val="0"/>
        <w:autoSpaceDN w:val="0"/>
        <w:adjustRightInd w:val="0"/>
        <w:spacing w:after="200" w:line="276" w:lineRule="auto"/>
        <w:ind w:firstLine="720"/>
        <w:rPr>
          <w:rFonts w:eastAsiaTheme="minorHAnsi"/>
        </w:rPr>
      </w:pPr>
      <w:r w:rsidRPr="00B07F40">
        <w:rPr>
          <w:rFonts w:eastAsiaTheme="minorHAnsi"/>
        </w:rPr>
        <w:t xml:space="preserve">In-hospital quality data and quality indicators are based on standards and recommendations set forth by national partner organizations, such as The Joint Commission and the </w:t>
      </w:r>
      <w:r w:rsidR="00F01FF0">
        <w:rPr>
          <w:rFonts w:eastAsiaTheme="minorHAnsi"/>
        </w:rPr>
        <w:t>American Heart Association (</w:t>
      </w:r>
      <w:r w:rsidRPr="00B07F40">
        <w:rPr>
          <w:rFonts w:eastAsiaTheme="minorHAnsi"/>
        </w:rPr>
        <w:t>AHA</w:t>
      </w:r>
      <w:r w:rsidR="00F01FF0">
        <w:rPr>
          <w:rFonts w:eastAsiaTheme="minorHAnsi"/>
        </w:rPr>
        <w:t>)</w:t>
      </w:r>
      <w:r w:rsidRPr="00B07F40">
        <w:rPr>
          <w:rFonts w:eastAsiaTheme="minorHAnsi"/>
        </w:rPr>
        <w:t>, to reflect evidence-based stroke care strategies. PCNASP quality indicators will continue to align closely with these recommendations. PCNASP pre-hospital data elements are currently collected by EMS providers via the National Emergency Medical Services Information System (NEMSIS) and an AHA data collection platform</w:t>
      </w:r>
      <w:r w:rsidR="008F28D6">
        <w:rPr>
          <w:rFonts w:eastAsiaTheme="minorHAnsi"/>
        </w:rPr>
        <w:t xml:space="preserve"> (GWTG)</w:t>
      </w:r>
      <w:r w:rsidRPr="00B07F40">
        <w:rPr>
          <w:rFonts w:eastAsiaTheme="minorHAnsi"/>
        </w:rPr>
        <w:t xml:space="preserve">. Additionally, awardees may use existing state-based programs and/or methods that currently collect pre-hospital data elements that will overlap with those collected by PCNASP. Methods to use existing data collection systems for PCNASP are discussed with awardees to avoid data duplication and pre-existing state-based programs and/or methods can be continued if the awardee believes this is beneficial. PCNASP works with the AHA to harmonize efforts when appropriate, such as data elements, element names, and performance measures. </w:t>
      </w:r>
    </w:p>
    <w:p w:rsidR="00632697" w:rsidRPr="00B07F40" w:rsidP="00246260" w14:paraId="2B56AFA4" w14:textId="61BEA73A">
      <w:pPr>
        <w:autoSpaceDE w:val="0"/>
        <w:autoSpaceDN w:val="0"/>
        <w:adjustRightInd w:val="0"/>
        <w:spacing w:after="200" w:line="276" w:lineRule="auto"/>
        <w:ind w:firstLine="720"/>
        <w:rPr>
          <w:rFonts w:eastAsiaTheme="minorHAnsi"/>
        </w:rPr>
      </w:pPr>
      <w:r w:rsidRPr="00B07F40">
        <w:rPr>
          <w:rFonts w:eastAsiaTheme="minorHAnsi"/>
        </w:rPr>
        <w:t>The hospital inventory data is unique to PCNASP and is not available through alternative programs or databases. This information is important to understand if and how certain elements of stroke capacity influence quality of care and outcomes</w:t>
      </w:r>
      <w:r w:rsidR="00DB1084">
        <w:rPr>
          <w:rFonts w:eastAsiaTheme="minorHAnsi"/>
        </w:rPr>
        <w:t>, and in the assessment and evaluation of program strategies</w:t>
      </w:r>
      <w:r w:rsidR="007777DF">
        <w:rPr>
          <w:rFonts w:eastAsiaTheme="minorHAnsi"/>
        </w:rPr>
        <w:t xml:space="preserve"> [</w:t>
      </w:r>
      <w:r w:rsidR="00FC0240">
        <w:rPr>
          <w:rFonts w:eastAsiaTheme="minorHAnsi"/>
        </w:rPr>
        <w:t>9</w:t>
      </w:r>
      <w:r w:rsidR="007777DF">
        <w:rPr>
          <w:rFonts w:eastAsiaTheme="minorHAnsi"/>
        </w:rPr>
        <w:t>]</w:t>
      </w:r>
      <w:r w:rsidRPr="00B07F40">
        <w:rPr>
          <w:rFonts w:eastAsiaTheme="minorHAnsi"/>
        </w:rPr>
        <w:t xml:space="preserve">. To our knowledge, similar information about hospital stroke capacity and quality improvement initiatives are not captured by partner organizations.  </w:t>
      </w:r>
    </w:p>
    <w:p w:rsidR="00C23DCB" w:rsidRPr="00174127" w:rsidP="00246260" w14:paraId="41AF208B" w14:textId="622B3D19">
      <w:pPr>
        <w:autoSpaceDE w:val="0"/>
        <w:autoSpaceDN w:val="0"/>
        <w:adjustRightInd w:val="0"/>
        <w:spacing w:after="200" w:line="276" w:lineRule="auto"/>
        <w:ind w:firstLine="720"/>
        <w:rPr>
          <w:rFonts w:ascii="Arial Nova" w:hAnsi="Arial Nova"/>
          <w:color w:val="F79646" w:themeColor="accent6"/>
        </w:rPr>
      </w:pPr>
      <w:r w:rsidRPr="00B07F40">
        <w:rPr>
          <w:rFonts w:eastAsiaTheme="minorHAnsi"/>
        </w:rPr>
        <w:t xml:space="preserve">Occasionally, PCNASP data elements may need to be updated to maintain alignment with research findings, guidelines, or recommendations from partner organizations. CDC anticipates that </w:t>
      </w:r>
      <w:r w:rsidR="00344BD6">
        <w:rPr>
          <w:rFonts w:eastAsiaTheme="minorHAnsi"/>
        </w:rPr>
        <w:t xml:space="preserve">any such </w:t>
      </w:r>
      <w:r w:rsidRPr="00B07F40">
        <w:rPr>
          <w:rFonts w:eastAsiaTheme="minorHAnsi"/>
        </w:rPr>
        <w:t xml:space="preserve">technical adjustments will be consistent with currently defined PCNASP objectives, burden estimates, and information collection methods. CDC will submit change requests </w:t>
      </w:r>
      <w:r w:rsidR="0097205B">
        <w:rPr>
          <w:rFonts w:eastAsiaTheme="minorHAnsi"/>
        </w:rPr>
        <w:t>for non</w:t>
      </w:r>
      <w:r w:rsidR="005C3069">
        <w:rPr>
          <w:rFonts w:eastAsiaTheme="minorHAnsi"/>
        </w:rPr>
        <w:t>-substantive changes to</w:t>
      </w:r>
      <w:r w:rsidRPr="00B07F40">
        <w:rPr>
          <w:rFonts w:eastAsiaTheme="minorHAnsi"/>
        </w:rPr>
        <w:t xml:space="preserve"> obtain OMB approval of updates to the data elements. If substantive changes are needed, CDC will submit a revision.</w:t>
      </w:r>
    </w:p>
    <w:p w:rsidR="006B550E" w:rsidRPr="00174127" w:rsidP="006B550E" w14:paraId="768040D8" w14:textId="77777777">
      <w:pPr>
        <w:pStyle w:val="Heading2"/>
        <w:spacing w:line="276" w:lineRule="auto"/>
        <w:rPr>
          <w:rFonts w:ascii="Arial Nova" w:hAnsi="Arial Nova" w:cstheme="minorHAnsi"/>
          <w:i/>
          <w:color w:val="auto"/>
          <w:sz w:val="24"/>
          <w:szCs w:val="24"/>
        </w:rPr>
      </w:pPr>
      <w:bookmarkStart w:id="14" w:name="_Toc36702992"/>
      <w:r w:rsidRPr="00174127">
        <w:rPr>
          <w:rFonts w:ascii="Arial Nova" w:hAnsi="Arial Nova" w:cstheme="minorHAnsi"/>
          <w:i/>
          <w:color w:val="auto"/>
          <w:sz w:val="24"/>
          <w:szCs w:val="24"/>
        </w:rPr>
        <w:t>A5. Impact on Small Businesses or Other Small Entities</w:t>
      </w:r>
      <w:bookmarkEnd w:id="14"/>
    </w:p>
    <w:p w:rsidR="006B550E" w:rsidRPr="00174127" w:rsidP="006B550E" w14:paraId="3144A232" w14:textId="77777777">
      <w:pPr>
        <w:rPr>
          <w:rFonts w:ascii="Arial Nova" w:hAnsi="Arial Nova"/>
          <w:color w:val="808080" w:themeColor="background1" w:themeShade="80"/>
        </w:rPr>
      </w:pPr>
    </w:p>
    <w:p w:rsidR="00246260" w:rsidRPr="003F13BF" w:rsidP="00B155F0" w14:paraId="051BD7F5" w14:textId="3F9AE718">
      <w:pPr>
        <w:keepNext/>
        <w:keepLines/>
        <w:autoSpaceDE w:val="0"/>
        <w:autoSpaceDN w:val="0"/>
        <w:adjustRightInd w:val="0"/>
        <w:spacing w:after="200" w:line="276" w:lineRule="auto"/>
        <w:ind w:firstLine="720"/>
        <w:rPr>
          <w:rFonts w:eastAsiaTheme="minorHAnsi"/>
        </w:rPr>
      </w:pPr>
      <w:r w:rsidRPr="003F13BF">
        <w:rPr>
          <w:rFonts w:eastAsiaTheme="minorHAnsi"/>
        </w:rPr>
        <w:t>This data collection will not involve small businesses.</w:t>
      </w:r>
    </w:p>
    <w:p w:rsidR="004F07B5" w:rsidRPr="00246260" w:rsidP="00246260" w14:paraId="204E8B83" w14:textId="34A055EB">
      <w:pPr>
        <w:pStyle w:val="Heading2"/>
        <w:spacing w:after="240" w:line="276" w:lineRule="auto"/>
        <w:rPr>
          <w:rFonts w:ascii="Arial Nova" w:hAnsi="Arial Nova" w:cstheme="minorHAnsi"/>
          <w:i/>
          <w:color w:val="auto"/>
          <w:sz w:val="24"/>
          <w:szCs w:val="24"/>
        </w:rPr>
      </w:pPr>
      <w:bookmarkStart w:id="15" w:name="_Toc36702993"/>
      <w:r w:rsidRPr="00174127">
        <w:rPr>
          <w:rFonts w:ascii="Arial Nova" w:hAnsi="Arial Nova" w:cstheme="minorHAnsi"/>
          <w:i/>
          <w:color w:val="auto"/>
          <w:sz w:val="24"/>
          <w:szCs w:val="24"/>
        </w:rPr>
        <w:t>A6. Consequences of Collecting the Information Less Frequently</w:t>
      </w:r>
      <w:bookmarkEnd w:id="15"/>
    </w:p>
    <w:p w:rsidR="00DB1084" w:rsidRPr="00B07F40" w:rsidP="00B155F0" w14:paraId="57802234" w14:textId="67FAEDEF">
      <w:pPr>
        <w:autoSpaceDE w:val="0"/>
        <w:autoSpaceDN w:val="0"/>
        <w:adjustRightInd w:val="0"/>
        <w:spacing w:after="200" w:line="276" w:lineRule="auto"/>
        <w:ind w:firstLine="720"/>
        <w:rPr>
          <w:rFonts w:eastAsiaTheme="minorHAnsi"/>
        </w:rPr>
      </w:pPr>
      <w:r w:rsidRPr="00B07F40">
        <w:rPr>
          <w:rFonts w:eastAsiaTheme="minorHAnsi"/>
        </w:rPr>
        <w:t>Awardees will transmit pre-hospita</w:t>
      </w:r>
      <w:r w:rsidRPr="00B07F40" w:rsidR="00B07F40">
        <w:rPr>
          <w:rFonts w:eastAsiaTheme="minorHAnsi"/>
        </w:rPr>
        <w:t>l and</w:t>
      </w:r>
      <w:r w:rsidRPr="00B07F40">
        <w:rPr>
          <w:rFonts w:eastAsiaTheme="minorHAnsi"/>
        </w:rPr>
        <w:t xml:space="preserve"> in-hospital</w:t>
      </w:r>
      <w:r w:rsidRPr="00B07F40" w:rsidR="00B07F40">
        <w:rPr>
          <w:rFonts w:eastAsiaTheme="minorHAnsi"/>
        </w:rPr>
        <w:t xml:space="preserve"> </w:t>
      </w:r>
      <w:r w:rsidRPr="00B07F40">
        <w:rPr>
          <w:rFonts w:eastAsiaTheme="minorHAnsi"/>
        </w:rPr>
        <w:t xml:space="preserve">data to CDC quarterly and hospital inventory data annually. Improvements in quality of </w:t>
      </w:r>
      <w:r>
        <w:rPr>
          <w:rFonts w:eastAsiaTheme="minorHAnsi"/>
        </w:rPr>
        <w:t xml:space="preserve">stroke </w:t>
      </w:r>
      <w:r w:rsidRPr="00B07F40">
        <w:rPr>
          <w:rFonts w:eastAsiaTheme="minorHAnsi"/>
        </w:rPr>
        <w:t xml:space="preserve">care will be measured by adherence to established guidelines for care and quality metrics. This requires consistent review of the data with careful monitoring so that quality improvement can take place efficiently and effectively. Thus, the ability of CDC to monitor and improve quality of care would be compromised if data were collected less frequently. </w:t>
      </w:r>
    </w:p>
    <w:p w:rsidR="004F07B5" w:rsidRPr="00E34B24" w:rsidP="00E34B24" w14:paraId="5A4B3501" w14:textId="6FEC09DF">
      <w:pPr>
        <w:pStyle w:val="Heading2"/>
        <w:spacing w:after="240" w:line="276" w:lineRule="auto"/>
        <w:rPr>
          <w:rFonts w:ascii="Arial Nova" w:hAnsi="Arial Nova" w:cstheme="minorHAnsi"/>
          <w:i/>
          <w:color w:val="auto"/>
          <w:sz w:val="24"/>
          <w:szCs w:val="24"/>
        </w:rPr>
      </w:pPr>
      <w:bookmarkStart w:id="16" w:name="_Toc36702994"/>
      <w:r w:rsidRPr="00174127">
        <w:rPr>
          <w:rFonts w:ascii="Arial Nova" w:hAnsi="Arial Nova" w:cstheme="minorHAnsi"/>
          <w:i/>
          <w:color w:val="auto"/>
          <w:sz w:val="24"/>
          <w:szCs w:val="24"/>
        </w:rPr>
        <w:t>A7. Special Circumstances Relating to the Guidelines of 5 CRF 1320.5</w:t>
      </w:r>
      <w:bookmarkEnd w:id="16"/>
    </w:p>
    <w:p w:rsidR="003F13BF" w:rsidRPr="003F13BF" w:rsidP="00B155F0" w14:paraId="1345FD49" w14:textId="77777777">
      <w:pPr>
        <w:autoSpaceDE w:val="0"/>
        <w:autoSpaceDN w:val="0"/>
        <w:adjustRightInd w:val="0"/>
        <w:spacing w:after="200" w:line="276" w:lineRule="auto"/>
        <w:ind w:firstLine="720"/>
        <w:rPr>
          <w:rFonts w:eastAsiaTheme="minorHAnsi"/>
        </w:rPr>
      </w:pPr>
      <w:r w:rsidRPr="003F13BF">
        <w:rPr>
          <w:rFonts w:eastAsiaTheme="minorHAnsi"/>
        </w:rPr>
        <w:t>This request fully complies with the regulation 5 CFR 1320.5.</w:t>
      </w:r>
    </w:p>
    <w:p w:rsidR="00CE44C0" w:rsidRPr="00E34B24" w:rsidP="00E34B24" w14:paraId="32F17EDF" w14:textId="5E08FCC4">
      <w:pPr>
        <w:pStyle w:val="Heading2"/>
        <w:spacing w:after="240" w:line="276" w:lineRule="auto"/>
        <w:rPr>
          <w:rFonts w:ascii="Arial Nova" w:hAnsi="Arial Nova" w:cstheme="minorHAnsi"/>
          <w:i/>
          <w:color w:val="auto"/>
          <w:sz w:val="24"/>
          <w:szCs w:val="24"/>
        </w:rPr>
      </w:pPr>
      <w:bookmarkStart w:id="17" w:name="_Toc36702995"/>
      <w:r w:rsidRPr="00174127">
        <w:rPr>
          <w:rFonts w:ascii="Arial Nova" w:hAnsi="Arial Nova" w:cstheme="minorHAnsi"/>
          <w:i/>
          <w:color w:val="auto"/>
          <w:sz w:val="24"/>
          <w:szCs w:val="24"/>
        </w:rPr>
        <w:t>A8. Comments in Response to the FRN and Efforts to Consult Outside the Agency</w:t>
      </w:r>
      <w:bookmarkEnd w:id="17"/>
    </w:p>
    <w:p w:rsidR="00185854" w:rsidP="00AC35D1" w14:paraId="759CF904" w14:textId="4EAE66D2">
      <w:pPr>
        <w:spacing w:after="240"/>
        <w:rPr>
          <w:rFonts w:ascii="Arial Nova" w:hAnsi="Arial Nova"/>
        </w:rPr>
      </w:pPr>
      <w:r w:rsidRPr="00174127">
        <w:rPr>
          <w:rFonts w:ascii="Arial Nova" w:hAnsi="Arial Nova"/>
        </w:rPr>
        <w:t>Part A: PUBLIC NOTICE</w:t>
      </w:r>
    </w:p>
    <w:p w:rsidR="00504DD9" w:rsidRPr="00430010" w:rsidP="00504DD9" w14:paraId="2F06F582" w14:textId="1EBAA27E">
      <w:pPr>
        <w:spacing w:after="240"/>
        <w:rPr>
          <w:rFonts w:ascii="Arial Nova" w:hAnsi="Arial Nova"/>
        </w:rPr>
      </w:pPr>
      <w:r>
        <w:rPr>
          <w:rFonts w:ascii="Arial Nova" w:hAnsi="Arial Nova"/>
        </w:rPr>
        <w:t xml:space="preserve">A </w:t>
      </w:r>
      <w:r w:rsidRPr="00504DD9">
        <w:rPr>
          <w:rFonts w:ascii="Arial Nova" w:hAnsi="Arial Nova"/>
        </w:rPr>
        <w:t xml:space="preserve">60-day Notice </w:t>
      </w:r>
      <w:r>
        <w:rPr>
          <w:rFonts w:ascii="Arial Nova" w:hAnsi="Arial Nova"/>
        </w:rPr>
        <w:t xml:space="preserve">was </w:t>
      </w:r>
      <w:r w:rsidRPr="00504DD9">
        <w:rPr>
          <w:rFonts w:ascii="Arial Nova" w:hAnsi="Arial Nova"/>
        </w:rPr>
        <w:t xml:space="preserve">published in the </w:t>
      </w:r>
      <w:r w:rsidRPr="00504DD9">
        <w:rPr>
          <w:rFonts w:ascii="Arial Nova" w:hAnsi="Arial Nova"/>
          <w:i/>
        </w:rPr>
        <w:t>Federal Register</w:t>
      </w:r>
      <w:r w:rsidRPr="00504DD9">
        <w:rPr>
          <w:rFonts w:ascii="Arial Nova" w:hAnsi="Arial Nova"/>
        </w:rPr>
        <w:t xml:space="preserve"> </w:t>
      </w:r>
      <w:r>
        <w:rPr>
          <w:rFonts w:ascii="Arial Nova" w:hAnsi="Arial Nova"/>
        </w:rPr>
        <w:t>on June 4, 2024</w:t>
      </w:r>
      <w:r w:rsidR="007D6B01">
        <w:rPr>
          <w:rFonts w:ascii="Arial Nova" w:hAnsi="Arial Nova"/>
        </w:rPr>
        <w:t xml:space="preserve"> in Vol 8</w:t>
      </w:r>
      <w:r w:rsidR="000E2724">
        <w:rPr>
          <w:rFonts w:ascii="Arial Nova" w:hAnsi="Arial Nova"/>
        </w:rPr>
        <w:t xml:space="preserve">9, 108, </w:t>
      </w:r>
      <w:r w:rsidR="00581D1D">
        <w:rPr>
          <w:rFonts w:ascii="Arial Nova" w:hAnsi="Arial Nova"/>
        </w:rPr>
        <w:t>Pa</w:t>
      </w:r>
      <w:r w:rsidR="00900241">
        <w:rPr>
          <w:rFonts w:ascii="Arial Nova" w:hAnsi="Arial Nova"/>
        </w:rPr>
        <w:t>g</w:t>
      </w:r>
      <w:r w:rsidR="00581D1D">
        <w:rPr>
          <w:rFonts w:ascii="Arial Nova" w:hAnsi="Arial Nova"/>
        </w:rPr>
        <w:t>e</w:t>
      </w:r>
      <w:r w:rsidR="00900241">
        <w:rPr>
          <w:rFonts w:ascii="Arial Nova" w:hAnsi="Arial Nova"/>
        </w:rPr>
        <w:t xml:space="preserve"> 47</w:t>
      </w:r>
      <w:r w:rsidR="00581D1D">
        <w:rPr>
          <w:rFonts w:ascii="Arial Nova" w:hAnsi="Arial Nova"/>
        </w:rPr>
        <w:t>958</w:t>
      </w:r>
      <w:r w:rsidRPr="00A4274C" w:rsidR="00581D1D">
        <w:t xml:space="preserve">. </w:t>
      </w:r>
      <w:r w:rsidRPr="000C2299" w:rsidR="00581D1D">
        <w:rPr>
          <w:b/>
          <w:bCs/>
        </w:rPr>
        <w:t xml:space="preserve">(Attachment </w:t>
      </w:r>
      <w:r w:rsidR="005A1CDE">
        <w:rPr>
          <w:b/>
          <w:bCs/>
        </w:rPr>
        <w:t>6</w:t>
      </w:r>
      <w:r w:rsidRPr="000C2299" w:rsidR="00581D1D">
        <w:rPr>
          <w:b/>
          <w:bCs/>
        </w:rPr>
        <w:t>)</w:t>
      </w:r>
      <w:r w:rsidRPr="000C2299" w:rsidR="00A4274C">
        <w:rPr>
          <w:b/>
          <w:bCs/>
        </w:rPr>
        <w:t>.</w:t>
      </w:r>
      <w:r w:rsidR="00430010">
        <w:rPr>
          <w:b/>
          <w:bCs/>
        </w:rPr>
        <w:t xml:space="preserve"> </w:t>
      </w:r>
      <w:r w:rsidR="00430010">
        <w:t xml:space="preserve">There were no comments to </w:t>
      </w:r>
      <w:r w:rsidR="00D2716E">
        <w:t>the published 60-day notice.</w:t>
      </w:r>
    </w:p>
    <w:p w:rsidR="00185854" w:rsidRPr="00174127" w:rsidP="00185854" w14:paraId="79779E08" w14:textId="52A1496A">
      <w:pPr>
        <w:rPr>
          <w:rFonts w:ascii="Arial Nova" w:hAnsi="Arial Nova"/>
        </w:rPr>
      </w:pPr>
      <w:r>
        <w:rPr>
          <w:rFonts w:ascii="Arial Nova" w:hAnsi="Arial Nova"/>
        </w:rPr>
        <w:t>P</w:t>
      </w:r>
      <w:r w:rsidRPr="00174127">
        <w:rPr>
          <w:rFonts w:ascii="Arial Nova" w:hAnsi="Arial Nova"/>
        </w:rPr>
        <w:t>art B: CONSULTATION</w:t>
      </w:r>
    </w:p>
    <w:p w:rsidR="008763DB" w:rsidRPr="00793474" w:rsidP="00AC35D1" w14:paraId="52E8173D" w14:textId="6B21EBF7">
      <w:pPr>
        <w:rPr>
          <w:rFonts w:ascii="Arial Nova" w:hAnsi="Arial Nova"/>
          <w:b/>
          <w:color w:val="C75000"/>
        </w:rPr>
      </w:pPr>
    </w:p>
    <w:p w:rsidR="00B07F40" w:rsidP="00222B30" w14:paraId="1F3DEBB1" w14:textId="388FF930">
      <w:pPr>
        <w:spacing w:after="240" w:line="276" w:lineRule="auto"/>
      </w:pPr>
      <w:r w:rsidRPr="00B07F40">
        <w:t>PCNASP is in close and continuous consultation with the AHA, a non-profit organization that currently collects data on the quality of stroke care using an electronic data platform that awardees and their partners often use to collect in-hospital data. During the past three years, PCNASP has continued to work with AHA to harmonize in-hospital data elements to avoid data duplication and minimize burden. Furthermore, PCNASP has worked with AHA to leverage their data platform to also include pre-hospital data elements that are collected by PCNASP. This gives awardees the opportunity to use AHA’s platform to collect this data more easily.</w:t>
      </w:r>
      <w:r w:rsidR="001E3018">
        <w:t xml:space="preserve"> </w:t>
      </w:r>
      <w:r w:rsidRPr="00B07F40">
        <w:t xml:space="preserve">Consultations occur through </w:t>
      </w:r>
      <w:r w:rsidR="00916E18">
        <w:t xml:space="preserve">regular </w:t>
      </w:r>
      <w:r w:rsidRPr="00B07F40">
        <w:t xml:space="preserve">conference calls between AHA and CDC, as well as email (when needed). </w:t>
      </w:r>
    </w:p>
    <w:p w:rsidR="007F2697" w:rsidP="005B589A" w14:paraId="296CF2D6" w14:textId="77777777"/>
    <w:p w:rsidR="00B07F40" w:rsidRPr="007F2697" w:rsidP="00B07F40" w14:paraId="1288DE0C" w14:textId="77777777">
      <w:pPr>
        <w:rPr>
          <w:rFonts w:ascii="Arial Nova" w:hAnsi="Arial Nova" w:cstheme="minorHAnsi"/>
        </w:rPr>
      </w:pPr>
      <w:r w:rsidRPr="007F2697">
        <w:rPr>
          <w:rFonts w:ascii="Arial Nova" w:hAnsi="Arial Nova" w:cstheme="minorHAnsi"/>
          <w:b/>
          <w:bCs/>
        </w:rPr>
        <w:t xml:space="preserve">Table 1. </w:t>
      </w:r>
      <w:r w:rsidRPr="007F2697">
        <w:rPr>
          <w:rFonts w:ascii="Arial Nova" w:hAnsi="Arial Nova" w:cstheme="minorHAnsi"/>
        </w:rPr>
        <w:t>External Consultations</w:t>
      </w:r>
    </w:p>
    <w:tbl>
      <w:tblPr>
        <w:tblW w:w="1083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640"/>
        <w:gridCol w:w="1883"/>
        <w:gridCol w:w="1530"/>
        <w:gridCol w:w="1710"/>
        <w:gridCol w:w="2723"/>
        <w:gridCol w:w="1350"/>
      </w:tblGrid>
      <w:tr w14:paraId="2012E796" w14:textId="77777777" w:rsidTr="00DF7DCB">
        <w:tblPrEx>
          <w:tblW w:w="1083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Ex>
        <w:trPr>
          <w:trHeight w:val="111"/>
        </w:trPr>
        <w:tc>
          <w:tcPr>
            <w:tcW w:w="1640" w:type="dxa"/>
          </w:tcPr>
          <w:p w:rsidR="00B07F40" w:rsidRPr="007F2697" w:rsidP="00A93152" w14:paraId="27BB2C5B" w14:textId="77777777">
            <w:pPr>
              <w:pStyle w:val="Default"/>
              <w:rPr>
                <w:color w:val="auto"/>
              </w:rPr>
            </w:pPr>
            <w:r w:rsidRPr="007F2697">
              <w:rPr>
                <w:b/>
                <w:bCs/>
                <w:color w:val="auto"/>
              </w:rPr>
              <w:t xml:space="preserve">Name </w:t>
            </w:r>
          </w:p>
        </w:tc>
        <w:tc>
          <w:tcPr>
            <w:tcW w:w="1883" w:type="dxa"/>
          </w:tcPr>
          <w:p w:rsidR="00B07F40" w:rsidRPr="007F2697" w:rsidP="00A93152" w14:paraId="52A16929" w14:textId="77777777">
            <w:pPr>
              <w:pStyle w:val="Default"/>
              <w:rPr>
                <w:color w:val="auto"/>
              </w:rPr>
            </w:pPr>
            <w:r w:rsidRPr="007F2697">
              <w:rPr>
                <w:b/>
                <w:bCs/>
                <w:color w:val="auto"/>
              </w:rPr>
              <w:t xml:space="preserve">Title </w:t>
            </w:r>
          </w:p>
        </w:tc>
        <w:tc>
          <w:tcPr>
            <w:tcW w:w="1530" w:type="dxa"/>
          </w:tcPr>
          <w:p w:rsidR="00B07F40" w:rsidRPr="007F2697" w:rsidP="00A93152" w14:paraId="154C3C63" w14:textId="77777777">
            <w:pPr>
              <w:pStyle w:val="Default"/>
              <w:rPr>
                <w:color w:val="auto"/>
              </w:rPr>
            </w:pPr>
            <w:r w:rsidRPr="007F2697">
              <w:rPr>
                <w:b/>
                <w:bCs/>
                <w:color w:val="auto"/>
              </w:rPr>
              <w:t xml:space="preserve">Affiliation </w:t>
            </w:r>
          </w:p>
        </w:tc>
        <w:tc>
          <w:tcPr>
            <w:tcW w:w="1710" w:type="dxa"/>
          </w:tcPr>
          <w:p w:rsidR="00B07F40" w:rsidRPr="007F2697" w:rsidP="00A93152" w14:paraId="28B56A6C" w14:textId="77777777">
            <w:pPr>
              <w:pStyle w:val="Default"/>
              <w:rPr>
                <w:color w:val="auto"/>
              </w:rPr>
            </w:pPr>
            <w:r w:rsidRPr="007F2697">
              <w:rPr>
                <w:b/>
                <w:bCs/>
                <w:color w:val="auto"/>
              </w:rPr>
              <w:t xml:space="preserve">Phone </w:t>
            </w:r>
          </w:p>
        </w:tc>
        <w:tc>
          <w:tcPr>
            <w:tcW w:w="2723" w:type="dxa"/>
          </w:tcPr>
          <w:p w:rsidR="00B07F40" w:rsidRPr="007F2697" w:rsidP="00A93152" w14:paraId="52C07D83" w14:textId="77777777">
            <w:pPr>
              <w:pStyle w:val="Default"/>
              <w:rPr>
                <w:color w:val="auto"/>
              </w:rPr>
            </w:pPr>
            <w:r w:rsidRPr="007F2697">
              <w:rPr>
                <w:b/>
                <w:bCs/>
                <w:color w:val="auto"/>
              </w:rPr>
              <w:t xml:space="preserve">Email </w:t>
            </w:r>
          </w:p>
        </w:tc>
        <w:tc>
          <w:tcPr>
            <w:tcW w:w="1350" w:type="dxa"/>
          </w:tcPr>
          <w:p w:rsidR="00B07F40" w:rsidRPr="007F2697" w:rsidP="00A93152" w14:paraId="3D9BE0FC" w14:textId="77777777">
            <w:pPr>
              <w:pStyle w:val="Default"/>
              <w:rPr>
                <w:b/>
                <w:bCs/>
                <w:color w:val="auto"/>
              </w:rPr>
            </w:pPr>
            <w:r w:rsidRPr="007F2697">
              <w:rPr>
                <w:b/>
                <w:bCs/>
                <w:color w:val="auto"/>
              </w:rPr>
              <w:t>Role</w:t>
            </w:r>
          </w:p>
        </w:tc>
      </w:tr>
      <w:tr w14:paraId="095B5B88" w14:textId="77777777" w:rsidTr="00DF7DCB">
        <w:tblPrEx>
          <w:tblW w:w="10836" w:type="dxa"/>
          <w:tblInd w:w="-108" w:type="dxa"/>
          <w:tblLayout w:type="fixed"/>
          <w:tblLook w:val="0000"/>
        </w:tblPrEx>
        <w:trPr>
          <w:trHeight w:val="98"/>
        </w:trPr>
        <w:tc>
          <w:tcPr>
            <w:tcW w:w="9486" w:type="dxa"/>
            <w:gridSpan w:val="5"/>
          </w:tcPr>
          <w:p w:rsidR="00B07F40" w:rsidRPr="007F2697" w:rsidP="00A93152" w14:paraId="104B1646" w14:textId="77777777">
            <w:pPr>
              <w:pStyle w:val="Default"/>
              <w:rPr>
                <w:color w:val="auto"/>
              </w:rPr>
            </w:pPr>
            <w:r w:rsidRPr="007F2697">
              <w:rPr>
                <w:i/>
                <w:iCs/>
                <w:color w:val="auto"/>
              </w:rPr>
              <w:t xml:space="preserve">OUTSIDE CONSULTANTS </w:t>
            </w:r>
          </w:p>
        </w:tc>
        <w:tc>
          <w:tcPr>
            <w:tcW w:w="1350" w:type="dxa"/>
          </w:tcPr>
          <w:p w:rsidR="00B07F40" w:rsidRPr="007F2697" w:rsidP="00A93152" w14:paraId="2BA2386C" w14:textId="77777777">
            <w:pPr>
              <w:pStyle w:val="Default"/>
              <w:rPr>
                <w:i/>
                <w:iCs/>
                <w:color w:val="auto"/>
              </w:rPr>
            </w:pPr>
          </w:p>
        </w:tc>
      </w:tr>
      <w:tr w14:paraId="335C04A9" w14:textId="77777777" w:rsidTr="00DF7DCB">
        <w:tblPrEx>
          <w:tblW w:w="10836" w:type="dxa"/>
          <w:tblInd w:w="-108" w:type="dxa"/>
          <w:tblLayout w:type="fixed"/>
          <w:tblLook w:val="0000"/>
        </w:tblPrEx>
        <w:trPr>
          <w:trHeight w:val="107"/>
        </w:trPr>
        <w:tc>
          <w:tcPr>
            <w:tcW w:w="1640" w:type="dxa"/>
          </w:tcPr>
          <w:p w:rsidR="00B07F40" w:rsidRPr="007F2697" w:rsidP="00222B30" w14:paraId="10D33126" w14:textId="201E07B2">
            <w:r>
              <w:t>Jason Walchok</w:t>
            </w:r>
          </w:p>
        </w:tc>
        <w:tc>
          <w:tcPr>
            <w:tcW w:w="1883" w:type="dxa"/>
          </w:tcPr>
          <w:p w:rsidR="007F2697" w:rsidRPr="007F2697" w:rsidP="007F2697" w14:paraId="62CCAB8E" w14:textId="4E26FB2B">
            <w:r w:rsidRPr="007F2697">
              <w:t xml:space="preserve">National Director </w:t>
            </w:r>
            <w:r w:rsidR="00CA04E4">
              <w:t xml:space="preserve">– Data Solutions and </w:t>
            </w:r>
            <w:r w:rsidRPr="007F2697">
              <w:t xml:space="preserve"> Health IT</w:t>
            </w:r>
          </w:p>
          <w:p w:rsidR="00B07F40" w:rsidRPr="007F2697" w:rsidP="00A93152" w14:paraId="11112FE3" w14:textId="6F510815">
            <w:pPr>
              <w:pStyle w:val="Default"/>
              <w:rPr>
                <w:color w:val="auto"/>
              </w:rPr>
            </w:pPr>
          </w:p>
        </w:tc>
        <w:tc>
          <w:tcPr>
            <w:tcW w:w="1530" w:type="dxa"/>
          </w:tcPr>
          <w:p w:rsidR="007F2697" w:rsidRPr="007F2697" w:rsidP="007F2697" w14:paraId="7C864A21" w14:textId="77777777">
            <w:r w:rsidRPr="007F2697">
              <w:t>American Heart Association</w:t>
            </w:r>
          </w:p>
          <w:p w:rsidR="00B07F40" w:rsidRPr="007F2697" w:rsidP="00A93152" w14:paraId="5B66C9F7" w14:textId="60DE5B66">
            <w:pPr>
              <w:pStyle w:val="Default"/>
              <w:rPr>
                <w:color w:val="auto"/>
              </w:rPr>
            </w:pPr>
          </w:p>
        </w:tc>
        <w:tc>
          <w:tcPr>
            <w:tcW w:w="1710" w:type="dxa"/>
          </w:tcPr>
          <w:p w:rsidR="007F2697" w:rsidRPr="007F2697" w:rsidP="007F2697" w14:paraId="0E5982E0" w14:textId="38C6EF56">
            <w:r w:rsidRPr="007F2697">
              <w:t>9</w:t>
            </w:r>
            <w:r w:rsidR="00704FA3">
              <w:t>41</w:t>
            </w:r>
            <w:r w:rsidRPr="007F2697">
              <w:t>-</w:t>
            </w:r>
            <w:r w:rsidR="00704FA3">
              <w:t>270</w:t>
            </w:r>
            <w:r w:rsidRPr="007F2697">
              <w:t>-</w:t>
            </w:r>
            <w:r w:rsidR="00704FA3">
              <w:t>6460</w:t>
            </w:r>
            <w:r w:rsidRPr="007F2697">
              <w:t xml:space="preserve"> </w:t>
            </w:r>
          </w:p>
          <w:p w:rsidR="00B07F40" w:rsidRPr="007F2697" w:rsidP="00A93152" w14:paraId="115EF2E8" w14:textId="04856DA8">
            <w:pPr>
              <w:pStyle w:val="Default"/>
              <w:rPr>
                <w:color w:val="auto"/>
              </w:rPr>
            </w:pPr>
            <w:r w:rsidRPr="007F2697">
              <w:rPr>
                <w:i/>
                <w:iCs/>
                <w:color w:val="auto"/>
              </w:rPr>
              <w:t xml:space="preserve"> </w:t>
            </w:r>
          </w:p>
        </w:tc>
        <w:tc>
          <w:tcPr>
            <w:tcW w:w="2723" w:type="dxa"/>
          </w:tcPr>
          <w:p w:rsidR="00B07F40" w:rsidRPr="007F2697" w:rsidP="00A93152" w14:paraId="02997086" w14:textId="049186BC">
            <w:pPr>
              <w:pStyle w:val="Default"/>
              <w:rPr>
                <w:color w:val="auto"/>
              </w:rPr>
            </w:pPr>
            <w:r w:rsidRPr="001E3018">
              <w:rPr>
                <w:color w:val="auto"/>
              </w:rPr>
              <w:t>jason.walchok@heart.org</w:t>
            </w:r>
          </w:p>
        </w:tc>
        <w:tc>
          <w:tcPr>
            <w:tcW w:w="1350" w:type="dxa"/>
          </w:tcPr>
          <w:p w:rsidR="00B07F40" w:rsidRPr="007F2697" w:rsidP="00A93152" w14:paraId="537E67AC" w14:textId="3C3A7745">
            <w:pPr>
              <w:pStyle w:val="Default"/>
              <w:rPr>
                <w:color w:val="auto"/>
              </w:rPr>
            </w:pPr>
            <w:r>
              <w:rPr>
                <w:color w:val="auto"/>
              </w:rPr>
              <w:t>Consultant</w:t>
            </w:r>
          </w:p>
        </w:tc>
      </w:tr>
    </w:tbl>
    <w:p w:rsidR="00AC35D1" w:rsidRPr="00174127" w:rsidP="008A7FAF" w14:paraId="7C17ACD8" w14:textId="77777777">
      <w:pPr>
        <w:pStyle w:val="m-4824437483153403386msocommenttext"/>
        <w:shd w:val="clear" w:color="auto" w:fill="FFFFFF"/>
        <w:spacing w:before="0" w:beforeAutospacing="0" w:after="240" w:afterAutospacing="0" w:line="276" w:lineRule="auto"/>
        <w:rPr>
          <w:rFonts w:ascii="Arial Nova" w:hAnsi="Arial Nova"/>
          <w:color w:val="F79646" w:themeColor="accent6"/>
        </w:rPr>
      </w:pPr>
    </w:p>
    <w:p w:rsidR="00865500" w:rsidRPr="00174127" w:rsidP="001A27EB" w14:paraId="17420B41" w14:textId="77777777">
      <w:pPr>
        <w:pStyle w:val="m-4824437483153403386msocommenttext"/>
        <w:shd w:val="clear" w:color="auto" w:fill="FFFFFF"/>
        <w:spacing w:before="0" w:beforeAutospacing="0" w:after="0" w:afterAutospacing="0" w:line="276" w:lineRule="auto"/>
        <w:rPr>
          <w:rFonts w:ascii="Arial Nova" w:hAnsi="Arial Nova" w:eastAsiaTheme="majorEastAsia" w:cstheme="minorHAnsi"/>
          <w:b/>
          <w:bCs/>
          <w:i/>
        </w:rPr>
      </w:pPr>
      <w:bookmarkStart w:id="18" w:name="_Hlk36702687"/>
      <w:r w:rsidRPr="00174127">
        <w:rPr>
          <w:rFonts w:ascii="Arial Nova" w:hAnsi="Arial Nova" w:eastAsiaTheme="majorEastAsia" w:cstheme="minorHAnsi"/>
          <w:b/>
          <w:bCs/>
          <w:i/>
        </w:rPr>
        <w:t>A9. Explanation of Any Payment or Gift to Respondents</w:t>
      </w:r>
    </w:p>
    <w:bookmarkEnd w:id="18"/>
    <w:p w:rsidR="00D770BA" w:rsidRPr="00174127" w:rsidP="00A666C4" w14:paraId="5BB67C60" w14:textId="77777777">
      <w:pPr>
        <w:pStyle w:val="Default"/>
        <w:rPr>
          <w:rFonts w:ascii="Arial Nova" w:hAnsi="Arial Nova"/>
          <w:b/>
          <w:color w:val="F79646" w:themeColor="accent6"/>
        </w:rPr>
      </w:pPr>
    </w:p>
    <w:p w:rsidR="005B589A" w:rsidP="00B155F0" w14:paraId="4B5898DF" w14:textId="5BFF417F">
      <w:pPr>
        <w:keepNext/>
        <w:keepLines/>
        <w:autoSpaceDE w:val="0"/>
        <w:autoSpaceDN w:val="0"/>
        <w:adjustRightInd w:val="0"/>
        <w:spacing w:after="200" w:line="276" w:lineRule="auto"/>
        <w:ind w:firstLine="720"/>
        <w:rPr>
          <w:rFonts w:eastAsiaTheme="minorHAnsi"/>
        </w:rPr>
      </w:pPr>
      <w:r w:rsidRPr="007F2697">
        <w:rPr>
          <w:rFonts w:eastAsiaTheme="minorHAnsi"/>
        </w:rPr>
        <w:t xml:space="preserve">PCNASP will not provide any payments or gifts to individuals. </w:t>
      </w:r>
    </w:p>
    <w:p w:rsidR="001A27EB" w:rsidRPr="00174127" w:rsidP="001A27EB" w14:paraId="59BF2803" w14:textId="77777777">
      <w:pPr>
        <w:pStyle w:val="Heading2"/>
        <w:spacing w:line="276" w:lineRule="auto"/>
        <w:rPr>
          <w:rFonts w:ascii="Arial Nova" w:hAnsi="Arial Nova" w:cstheme="minorHAnsi"/>
          <w:sz w:val="24"/>
          <w:szCs w:val="24"/>
        </w:rPr>
      </w:pPr>
      <w:bookmarkStart w:id="19" w:name="_Toc36702996"/>
      <w:r w:rsidRPr="00174127">
        <w:rPr>
          <w:rFonts w:ascii="Arial Nova" w:hAnsi="Arial Nova" w:cstheme="minorHAnsi"/>
          <w:i/>
          <w:color w:val="auto"/>
          <w:sz w:val="24"/>
          <w:szCs w:val="24"/>
        </w:rPr>
        <w:t>A10. Protection of the Privacy and Confidentiality of Information Provided by Respondent</w:t>
      </w:r>
      <w:bookmarkEnd w:id="19"/>
    </w:p>
    <w:p w:rsidR="00214185" w:rsidP="00246260" w14:paraId="522BD6CC" w14:textId="67A92729">
      <w:pPr>
        <w:spacing w:after="240" w:line="276" w:lineRule="auto"/>
        <w:ind w:firstLine="720"/>
      </w:pPr>
      <w:r>
        <w:t xml:space="preserve">PCNASP activities do not involve the collection of individually identifiable information. The PCNASP data collection will continue to be conducted primarily for continuous quality improvement of patient care, evaluation, and assessment of short-term patient health outcomes and transition of care from hospital to home. CDC will continue to </w:t>
      </w:r>
      <w:r w:rsidRPr="0078468A">
        <w:rPr>
          <w:b/>
          <w:bCs/>
          <w:i/>
          <w:iCs/>
        </w:rPr>
        <w:t xml:space="preserve">not </w:t>
      </w:r>
      <w:r>
        <w:t xml:space="preserve">collect direct patient identifiers or hospital identifiers. </w:t>
      </w:r>
      <w:r w:rsidRPr="00045841" w:rsidR="00DD2113">
        <w:rPr>
          <w:rFonts w:eastAsiaTheme="minorHAnsi"/>
        </w:rPr>
        <w:t xml:space="preserve">All patient, hospital, and emergency medical service (EMS) agency identifiers will continue to be de-identified in the data collected by PCNASP. While PCNASP does collect some date and time-based data elements (e.g., date and time of EMS arrival at the hospital), without direct identifiers it is not possible to use this data in combination with other data elements (e.g., age in years) to identify the patient.  </w:t>
      </w:r>
    </w:p>
    <w:p w:rsidR="00206D19" w:rsidP="00206D19" w14:paraId="06C9A1EA" w14:textId="226A8917">
      <w:pPr>
        <w:autoSpaceDE w:val="0"/>
        <w:autoSpaceDN w:val="0"/>
        <w:adjustRightInd w:val="0"/>
        <w:spacing w:line="276" w:lineRule="auto"/>
        <w:rPr>
          <w:rFonts w:eastAsiaTheme="minorHAnsi"/>
        </w:rPr>
      </w:pPr>
      <w:r>
        <w:tab/>
      </w:r>
      <w:r w:rsidRPr="00045841">
        <w:rPr>
          <w:rFonts w:eastAsiaTheme="minorHAnsi"/>
        </w:rPr>
        <w:t xml:space="preserve">PCNASP does not maintain an Information Technology (IT) system used for the data collection. It also does not require that state awardees or their partners use a specific IT system. Data is transmitted from state awardees to CDC through the Secure Access Management Servers (SAMS). </w:t>
      </w:r>
      <w:r w:rsidRPr="00721FE6" w:rsidR="00923285">
        <w:t xml:space="preserve">SAMS is operating under an approved security plan. </w:t>
      </w:r>
      <w:r w:rsidRPr="00045841">
        <w:rPr>
          <w:rFonts w:eastAsiaTheme="minorHAnsi"/>
        </w:rPr>
        <w:t>De-identified data is maintained by CDC in secure</w:t>
      </w:r>
      <w:r w:rsidR="00A95470">
        <w:rPr>
          <w:rFonts w:eastAsiaTheme="minorHAnsi"/>
        </w:rPr>
        <w:t xml:space="preserve"> servers</w:t>
      </w:r>
      <w:r w:rsidRPr="00045841">
        <w:rPr>
          <w:rFonts w:eastAsiaTheme="minorHAnsi"/>
        </w:rPr>
        <w:t xml:space="preserve">, which only select program staff have access to. </w:t>
      </w:r>
    </w:p>
    <w:p w:rsidR="00214185" w:rsidP="00214185" w14:paraId="76DC2E24" w14:textId="00554A7B">
      <w:pPr>
        <w:spacing w:line="276" w:lineRule="auto"/>
      </w:pPr>
    </w:p>
    <w:p w:rsidR="008F0D77" w:rsidP="00214185" w14:paraId="00EBB0F6" w14:textId="77777777">
      <w:pPr>
        <w:spacing w:line="276" w:lineRule="auto"/>
      </w:pPr>
    </w:p>
    <w:p w:rsidR="008F0D77" w:rsidRPr="00C24280" w:rsidP="00214185" w14:paraId="5EC2D037" w14:textId="77777777">
      <w:pPr>
        <w:spacing w:line="276" w:lineRule="auto"/>
      </w:pPr>
    </w:p>
    <w:p w:rsidR="003025C3" w:rsidP="00247D67" w14:paraId="68DB5C24" w14:textId="77777777">
      <w:pPr>
        <w:pStyle w:val="Heading2"/>
        <w:spacing w:line="276" w:lineRule="auto"/>
        <w:rPr>
          <w:rFonts w:ascii="Arial Nova" w:hAnsi="Arial Nova" w:cstheme="minorHAnsi"/>
          <w:i/>
          <w:color w:val="auto"/>
          <w:sz w:val="24"/>
          <w:szCs w:val="24"/>
        </w:rPr>
      </w:pPr>
      <w:bookmarkStart w:id="20" w:name="_Toc36702997"/>
    </w:p>
    <w:p w:rsidR="003025C3" w:rsidP="00247D67" w14:paraId="127EFBC9" w14:textId="77777777">
      <w:pPr>
        <w:pStyle w:val="Heading2"/>
        <w:spacing w:line="276" w:lineRule="auto"/>
        <w:rPr>
          <w:rFonts w:ascii="Arial Nova" w:hAnsi="Arial Nova" w:cstheme="minorHAnsi"/>
          <w:i/>
          <w:color w:val="auto"/>
          <w:sz w:val="24"/>
          <w:szCs w:val="24"/>
        </w:rPr>
      </w:pPr>
    </w:p>
    <w:p w:rsidR="00247D67" w:rsidRPr="00174127" w:rsidP="00247D67" w14:paraId="1BC1783E" w14:textId="426AB3C2">
      <w:pPr>
        <w:pStyle w:val="Heading2"/>
        <w:spacing w:line="276" w:lineRule="auto"/>
        <w:rPr>
          <w:rFonts w:ascii="Arial Nova" w:hAnsi="Arial Nova" w:cstheme="minorHAnsi"/>
          <w:i/>
          <w:color w:val="auto"/>
          <w:sz w:val="24"/>
          <w:szCs w:val="24"/>
        </w:rPr>
      </w:pPr>
      <w:r w:rsidRPr="00174127">
        <w:rPr>
          <w:rFonts w:ascii="Arial Nova" w:hAnsi="Arial Nova" w:cstheme="minorHAnsi"/>
          <w:i/>
          <w:color w:val="auto"/>
          <w:sz w:val="24"/>
          <w:szCs w:val="24"/>
        </w:rPr>
        <w:t>A11. Institutional Review Board (IRB) and Justification for Sensitive Questions</w:t>
      </w:r>
      <w:bookmarkEnd w:id="20"/>
      <w:r w:rsidRPr="00174127">
        <w:rPr>
          <w:rFonts w:ascii="Arial Nova" w:hAnsi="Arial Nova" w:cstheme="minorHAnsi"/>
          <w:sz w:val="24"/>
          <w:szCs w:val="24"/>
        </w:rPr>
        <w:t xml:space="preserve"> </w:t>
      </w:r>
    </w:p>
    <w:p w:rsidR="00D770BA" w:rsidRPr="00174127" w:rsidP="00643C52" w14:paraId="682E9759" w14:textId="77777777">
      <w:pPr>
        <w:rPr>
          <w:rFonts w:ascii="Arial Nova" w:hAnsi="Arial Nova"/>
          <w:b/>
          <w:i/>
          <w:color w:val="F79646" w:themeColor="accent6"/>
        </w:rPr>
      </w:pPr>
    </w:p>
    <w:p w:rsidR="005B589A" w:rsidRPr="00045841" w:rsidP="00246260" w14:paraId="77628E7D" w14:textId="40236407">
      <w:pPr>
        <w:autoSpaceDE w:val="0"/>
        <w:autoSpaceDN w:val="0"/>
        <w:spacing w:after="200" w:line="276" w:lineRule="auto"/>
        <w:ind w:firstLine="720"/>
        <w:rPr>
          <w:rFonts w:eastAsiaTheme="minorHAnsi"/>
        </w:rPr>
      </w:pPr>
      <w:r w:rsidRPr="00045841">
        <w:rPr>
          <w:rFonts w:eastAsiaTheme="minorHAnsi"/>
        </w:rPr>
        <w:t>The primary intent of th</w:t>
      </w:r>
      <w:r w:rsidRPr="00045841" w:rsidR="00045841">
        <w:rPr>
          <w:rFonts w:eastAsiaTheme="minorHAnsi"/>
        </w:rPr>
        <w:t>e</w:t>
      </w:r>
      <w:r w:rsidRPr="00045841">
        <w:rPr>
          <w:rFonts w:eastAsiaTheme="minorHAnsi"/>
        </w:rPr>
        <w:t xml:space="preserve"> cooperative agreement and information collection is quality improvement. However, PCNASP data do provide opportunities for research as a secondary use. CDC has IRB approval for secondary research uses of the information collection </w:t>
      </w:r>
      <w:r w:rsidRPr="00CB6FC7">
        <w:rPr>
          <w:rFonts w:eastAsiaTheme="minorHAnsi"/>
        </w:rPr>
        <w:t>(</w:t>
      </w:r>
      <w:r w:rsidRPr="00CB6FC7">
        <w:rPr>
          <w:rFonts w:eastAsiaTheme="minorHAnsi"/>
          <w:b/>
        </w:rPr>
        <w:t xml:space="preserve">Attachment </w:t>
      </w:r>
      <w:r w:rsidR="005A1CDE">
        <w:rPr>
          <w:rFonts w:eastAsiaTheme="minorHAnsi"/>
          <w:b/>
        </w:rPr>
        <w:t>7</w:t>
      </w:r>
      <w:r w:rsidRPr="00CB6FC7">
        <w:rPr>
          <w:rFonts w:eastAsiaTheme="minorHAnsi"/>
        </w:rPr>
        <w:t>).</w:t>
      </w:r>
      <w:r w:rsidRPr="00045841">
        <w:rPr>
          <w:rFonts w:eastAsiaTheme="minorHAnsi"/>
        </w:rPr>
        <w:t xml:space="preserve"> </w:t>
      </w:r>
    </w:p>
    <w:p w:rsidR="00E702B3" w:rsidP="00246260" w14:paraId="2D61F33C" w14:textId="069440D1">
      <w:pPr>
        <w:spacing w:after="240" w:line="276" w:lineRule="auto"/>
        <w:ind w:firstLine="720"/>
        <w:jc w:val="both"/>
        <w:rPr>
          <w:rFonts w:eastAsiaTheme="minorHAnsi"/>
        </w:rPr>
      </w:pPr>
      <w:r w:rsidRPr="00045841">
        <w:rPr>
          <w:rFonts w:eastAsiaTheme="minorHAnsi"/>
        </w:rPr>
        <w:t xml:space="preserve">PCNASP, along with national partner organizations, collects patient data about race and ethnicity </w:t>
      </w:r>
      <w:r w:rsidR="00C92431">
        <w:rPr>
          <w:rFonts w:eastAsiaTheme="minorHAnsi"/>
        </w:rPr>
        <w:t xml:space="preserve">as noted in the </w:t>
      </w:r>
      <w:r w:rsidR="00CB6FC7">
        <w:rPr>
          <w:rFonts w:eastAsiaTheme="minorHAnsi"/>
        </w:rPr>
        <w:t xml:space="preserve">Coverdell </w:t>
      </w:r>
      <w:r w:rsidR="00C92431">
        <w:rPr>
          <w:rFonts w:eastAsiaTheme="minorHAnsi"/>
        </w:rPr>
        <w:t>Data Elements Manual</w:t>
      </w:r>
      <w:r w:rsidR="0065023A">
        <w:rPr>
          <w:rFonts w:eastAsiaTheme="minorHAnsi"/>
        </w:rPr>
        <w:t xml:space="preserve"> </w:t>
      </w:r>
      <w:r w:rsidR="00CB6FC7">
        <w:rPr>
          <w:rFonts w:eastAsiaTheme="minorHAnsi"/>
        </w:rPr>
        <w:t>E</w:t>
      </w:r>
      <w:r w:rsidR="00FF3FB8">
        <w:rPr>
          <w:rFonts w:eastAsiaTheme="minorHAnsi"/>
        </w:rPr>
        <w:t xml:space="preserve">dition </w:t>
      </w:r>
      <w:r w:rsidR="00CB6FC7">
        <w:rPr>
          <w:rFonts w:eastAsiaTheme="minorHAnsi"/>
        </w:rPr>
        <w:t xml:space="preserve">2 </w:t>
      </w:r>
      <w:r w:rsidRPr="0065023A" w:rsidR="0065023A">
        <w:rPr>
          <w:rFonts w:eastAsiaTheme="minorHAnsi"/>
          <w:b/>
          <w:bCs/>
        </w:rPr>
        <w:t>(Attachment 4)</w:t>
      </w:r>
      <w:r w:rsidRPr="0065023A">
        <w:rPr>
          <w:rFonts w:eastAsiaTheme="minorHAnsi"/>
          <w:b/>
          <w:bCs/>
        </w:rPr>
        <w:t>.</w:t>
      </w:r>
      <w:r w:rsidRPr="00045841">
        <w:rPr>
          <w:rFonts w:eastAsiaTheme="minorHAnsi"/>
        </w:rPr>
        <w:t xml:space="preserve"> The collection of this information for acute stroke patients is </w:t>
      </w:r>
      <w:r w:rsidR="001C5F66">
        <w:rPr>
          <w:rFonts w:eastAsiaTheme="minorHAnsi"/>
        </w:rPr>
        <w:t xml:space="preserve">central to the aims of this cooperative agreement as it is </w:t>
      </w:r>
      <w:r w:rsidRPr="00045841">
        <w:rPr>
          <w:rFonts w:eastAsiaTheme="minorHAnsi"/>
        </w:rPr>
        <w:t xml:space="preserve">important </w:t>
      </w:r>
      <w:r w:rsidR="001C5F66">
        <w:rPr>
          <w:rFonts w:eastAsiaTheme="minorHAnsi"/>
        </w:rPr>
        <w:t>to</w:t>
      </w:r>
      <w:r w:rsidRPr="00045841">
        <w:rPr>
          <w:rFonts w:eastAsiaTheme="minorHAnsi"/>
        </w:rPr>
        <w:t xml:space="preserve"> assess disparities in access </w:t>
      </w:r>
      <w:r w:rsidR="007D2158">
        <w:rPr>
          <w:rFonts w:eastAsiaTheme="minorHAnsi"/>
        </w:rPr>
        <w:t xml:space="preserve">and quality of </w:t>
      </w:r>
      <w:r w:rsidRPr="00045841">
        <w:rPr>
          <w:rFonts w:eastAsiaTheme="minorHAnsi"/>
        </w:rPr>
        <w:t xml:space="preserve">care across the </w:t>
      </w:r>
      <w:r w:rsidR="007D2158">
        <w:rPr>
          <w:rFonts w:eastAsiaTheme="minorHAnsi"/>
        </w:rPr>
        <w:t>stroke</w:t>
      </w:r>
      <w:r w:rsidRPr="00045841" w:rsidR="007D2158">
        <w:rPr>
          <w:rFonts w:eastAsiaTheme="minorHAnsi"/>
        </w:rPr>
        <w:t xml:space="preserve"> </w:t>
      </w:r>
      <w:r w:rsidRPr="00045841">
        <w:rPr>
          <w:rFonts w:eastAsiaTheme="minorHAnsi"/>
        </w:rPr>
        <w:t>continuum</w:t>
      </w:r>
      <w:r w:rsidR="000E2475">
        <w:rPr>
          <w:rFonts w:eastAsiaTheme="minorHAnsi"/>
        </w:rPr>
        <w:t xml:space="preserve"> [</w:t>
      </w:r>
      <w:r w:rsidR="00995CF6">
        <w:rPr>
          <w:rFonts w:eastAsiaTheme="minorHAnsi"/>
        </w:rPr>
        <w:t>10</w:t>
      </w:r>
      <w:r w:rsidR="000E2475">
        <w:rPr>
          <w:rFonts w:eastAsiaTheme="minorHAnsi"/>
        </w:rPr>
        <w:t>]</w:t>
      </w:r>
      <w:r w:rsidRPr="00045841">
        <w:rPr>
          <w:rFonts w:eastAsiaTheme="minorHAnsi"/>
        </w:rPr>
        <w:t>. The American Heart Association/American Stroke Association released a scientific statement in 2011 that stated the importance of understanding features of the health care system that affect existing racial-ethnic disparities in stroke care</w:t>
      </w:r>
      <w:r w:rsidR="00765C53">
        <w:rPr>
          <w:rFonts w:eastAsiaTheme="minorHAnsi"/>
        </w:rPr>
        <w:t xml:space="preserve"> </w:t>
      </w:r>
      <w:r w:rsidR="00765C53">
        <w:rPr>
          <w:rFonts w:eastAsiaTheme="minorHAnsi"/>
        </w:rPr>
        <w:fldChar w:fldCharType="begin"/>
      </w:r>
      <w:r w:rsidR="00AC72DD">
        <w:rPr>
          <w:rFonts w:eastAsiaTheme="minorHAnsi"/>
        </w:rPr>
        <w:instrText xml:space="preserve"> ADDIN EN.CITE &lt;EndNote&gt;&lt;Cite&gt;&lt;Author&gt;Cruz-Flores&lt;/Author&gt;&lt;Year&gt;2011&lt;/Year&gt;&lt;RecNum&gt;48&lt;/RecNum&gt;&lt;DisplayText&gt;[5]&lt;/DisplayText&gt;&lt;record&gt;&lt;rec-number&gt;48&lt;/rec-number&gt;&lt;foreign-keys&gt;&lt;key app="EN" db-id="d9225z2pwv0v54epdx9p0tr7vp2saxdfwva0" timestamp="1604506153"&gt;48&lt;/key&gt;&lt;/foreign-keys&gt;&lt;ref-type name="Journal Article"&gt;17&lt;/ref-type&gt;&lt;contributors&gt;&lt;authors&gt;&lt;author&gt;Salvador Cruz-Flores&lt;/author&gt;&lt;author&gt;Alejandro Rabinstein&lt;/author&gt;&lt;author&gt;Jose Biller&lt;/author&gt;&lt;author&gt;Mitchell S.V. Elkind&lt;/author&gt;&lt;author&gt;Patrick Griffith&lt;/author&gt;&lt;author&gt;Philip B. Gorelick&lt;/author&gt;&lt;author&gt;George Howard&lt;/author&gt;&lt;author&gt;Enrique C. Leira&lt;/author&gt;&lt;author&gt;Lewis B. Morgenstern&lt;/author&gt;&lt;author&gt;Bruce Ovbiagele&lt;/author&gt;&lt;author&gt;Eric Peterson&lt;/author&gt;&lt;author&gt;Wayne Rosamond&lt;/author&gt;&lt;author&gt;Brian Trimble&lt;/author&gt;&lt;author&gt;Amy L. Valderrama&lt;/author&gt;&lt;/authors&gt;&lt;/contributors&gt;&lt;titles&gt;&lt;title&gt;Racial-Ethnic Disparities in Stroke Care: The American Experience&lt;/title&gt;&lt;/titles&gt;&lt;pages&gt;2091-2116&lt;/pages&gt;&lt;volume&gt;42&lt;/volume&gt;&lt;number&gt;7&lt;/number&gt;&lt;dates&gt;&lt;year&gt;2011&lt;/year&gt;&lt;/dates&gt;&lt;urls&gt;&lt;related-urls&gt;&lt;url&gt;https://www.ahajournals.org/doi/abs/10.1161/STR.0b013e3182213e24&lt;/url&gt;&lt;/related-urls&gt;&lt;/urls&gt;&lt;electronic-resource-num&gt;doi:10.1161/STR.0b013e3182213e24&lt;/electronic-resource-num&gt;&lt;/record&gt;&lt;/Cite&gt;&lt;/EndNote&gt;</w:instrText>
      </w:r>
      <w:r w:rsidR="00765C53">
        <w:rPr>
          <w:rFonts w:eastAsiaTheme="minorHAnsi"/>
        </w:rPr>
        <w:fldChar w:fldCharType="separate"/>
      </w:r>
      <w:r w:rsidR="00AC72DD">
        <w:rPr>
          <w:rFonts w:eastAsiaTheme="minorHAnsi"/>
          <w:noProof/>
        </w:rPr>
        <w:t>[</w:t>
      </w:r>
      <w:r w:rsidR="00506B71">
        <w:t>1</w:t>
      </w:r>
      <w:r w:rsidR="00995CF6">
        <w:t>1</w:t>
      </w:r>
      <w:r w:rsidR="00AC72DD">
        <w:rPr>
          <w:rFonts w:eastAsiaTheme="minorHAnsi"/>
          <w:noProof/>
        </w:rPr>
        <w:t>]</w:t>
      </w:r>
      <w:r w:rsidR="00765C53">
        <w:rPr>
          <w:rFonts w:eastAsiaTheme="minorHAnsi"/>
        </w:rPr>
        <w:fldChar w:fldCharType="end"/>
      </w:r>
      <w:r w:rsidR="00765C53">
        <w:rPr>
          <w:rFonts w:eastAsiaTheme="minorHAnsi"/>
        </w:rPr>
        <w:t>.</w:t>
      </w:r>
      <w:r w:rsidRPr="00045841">
        <w:rPr>
          <w:rFonts w:eastAsiaTheme="minorHAnsi"/>
        </w:rPr>
        <w:t xml:space="preserve"> Thus, the recognition of these disparities </w:t>
      </w:r>
      <w:r w:rsidR="007D2158">
        <w:rPr>
          <w:rFonts w:eastAsiaTheme="minorHAnsi"/>
        </w:rPr>
        <w:t>is</w:t>
      </w:r>
      <w:r w:rsidRPr="00045841">
        <w:rPr>
          <w:rFonts w:eastAsiaTheme="minorHAnsi"/>
        </w:rPr>
        <w:t xml:space="preserve"> an essential component of improving the quality of stroke care. PCNASP does not have any other potentially sensitive questions incorporated into the program.</w:t>
      </w:r>
    </w:p>
    <w:p w:rsidR="00247D67" w:rsidRPr="00174127" w:rsidP="00247D67" w14:paraId="21BD12F3" w14:textId="77777777">
      <w:pPr>
        <w:pStyle w:val="Heading2"/>
        <w:spacing w:line="276" w:lineRule="auto"/>
        <w:rPr>
          <w:rFonts w:ascii="Arial Nova" w:hAnsi="Arial Nova" w:cstheme="minorHAnsi"/>
          <w:i/>
          <w:color w:val="auto"/>
          <w:sz w:val="24"/>
          <w:szCs w:val="24"/>
        </w:rPr>
      </w:pPr>
      <w:bookmarkStart w:id="21" w:name="_Toc36702998"/>
      <w:bookmarkStart w:id="22" w:name="_Hlk50032561"/>
      <w:r w:rsidRPr="00174127">
        <w:rPr>
          <w:rFonts w:ascii="Arial Nova" w:hAnsi="Arial Nova" w:cstheme="minorHAnsi"/>
          <w:i/>
          <w:color w:val="auto"/>
          <w:sz w:val="24"/>
          <w:szCs w:val="24"/>
        </w:rPr>
        <w:t>A12. Estimates of Annualized Burden Hours and Costs</w:t>
      </w:r>
      <w:bookmarkEnd w:id="21"/>
    </w:p>
    <w:p w:rsidR="008F6F62" w:rsidP="008F6F62" w14:paraId="35E12151" w14:textId="1A312DFC">
      <w:pPr>
        <w:spacing w:line="276" w:lineRule="auto"/>
        <w:rPr>
          <w:rFonts w:ascii="Arial Nova" w:hAnsi="Arial Nova" w:cstheme="minorHAnsi"/>
          <w:color w:val="F79646" w:themeColor="accent6"/>
        </w:rPr>
      </w:pPr>
    </w:p>
    <w:p w:rsidR="00AD7EE8" w:rsidP="001869B2" w14:paraId="64AA045F" w14:textId="62AA8B2F">
      <w:pPr>
        <w:widowControl w:val="0"/>
        <w:spacing w:line="276" w:lineRule="auto"/>
        <w:ind w:firstLine="720"/>
      </w:pPr>
      <w:r w:rsidRPr="00721FE6">
        <w:t>OMB approval is requested for</w:t>
      </w:r>
      <w:r>
        <w:t xml:space="preserve"> three</w:t>
      </w:r>
      <w:r w:rsidRPr="00721FE6">
        <w:t xml:space="preserve"> years. </w:t>
      </w:r>
    </w:p>
    <w:p w:rsidR="00AD7EE8" w:rsidRPr="00721FE6" w:rsidP="001869B2" w14:paraId="43AA77EB" w14:textId="77777777">
      <w:pPr>
        <w:widowControl w:val="0"/>
        <w:spacing w:line="276" w:lineRule="auto"/>
      </w:pPr>
    </w:p>
    <w:p w:rsidR="00AD7EE8" w:rsidP="001869B2" w14:paraId="69769C42" w14:textId="6DDCE109">
      <w:pPr>
        <w:widowControl w:val="0"/>
        <w:spacing w:line="276" w:lineRule="auto"/>
        <w:ind w:firstLine="720"/>
      </w:pPr>
      <w:r>
        <w:t>There are three categories of information collection</w:t>
      </w:r>
      <w:r w:rsidRPr="00747793">
        <w:t xml:space="preserve">: pre-hospital </w:t>
      </w:r>
      <w:r w:rsidR="006F1F11">
        <w:t xml:space="preserve">and </w:t>
      </w:r>
      <w:r w:rsidRPr="00116B41">
        <w:t xml:space="preserve">in-hospital </w:t>
      </w:r>
      <w:r w:rsidRPr="002419F3">
        <w:t>(</w:t>
      </w:r>
      <w:r w:rsidRPr="002419F3">
        <w:rPr>
          <w:b/>
        </w:rPr>
        <w:t xml:space="preserve">Attachment </w:t>
      </w:r>
      <w:r w:rsidR="00DB2643">
        <w:rPr>
          <w:b/>
        </w:rPr>
        <w:t>4</w:t>
      </w:r>
      <w:r w:rsidRPr="00747793">
        <w:t>), and hospital inventory (</w:t>
      </w:r>
      <w:r w:rsidRPr="00747793">
        <w:rPr>
          <w:b/>
        </w:rPr>
        <w:t xml:space="preserve">Attachments </w:t>
      </w:r>
      <w:r w:rsidR="00DB2643">
        <w:rPr>
          <w:b/>
        </w:rPr>
        <w:t>5a</w:t>
      </w:r>
      <w:r>
        <w:rPr>
          <w:b/>
        </w:rPr>
        <w:t xml:space="preserve"> </w:t>
      </w:r>
      <w:r w:rsidRPr="00747793">
        <w:rPr>
          <w:b/>
        </w:rPr>
        <w:t xml:space="preserve">and </w:t>
      </w:r>
      <w:r w:rsidR="00DB2643">
        <w:rPr>
          <w:b/>
        </w:rPr>
        <w:t>5b</w:t>
      </w:r>
      <w:r w:rsidRPr="00747793">
        <w:t>).</w:t>
      </w:r>
      <w:r>
        <w:t xml:space="preserve"> </w:t>
      </w:r>
      <w:r w:rsidRPr="00721FE6">
        <w:t>Pre-hospital</w:t>
      </w:r>
      <w:r>
        <w:t xml:space="preserve"> and</w:t>
      </w:r>
      <w:r w:rsidRPr="00721FE6">
        <w:t xml:space="preserve"> in-hospital </w:t>
      </w:r>
      <w:r>
        <w:t>quality</w:t>
      </w:r>
      <w:r w:rsidRPr="00721FE6">
        <w:t xml:space="preserve"> of care data </w:t>
      </w:r>
      <w:r>
        <w:t>will be transmitted by awardees to CDC on a quarterly schedule</w:t>
      </w:r>
      <w:r w:rsidRPr="00721FE6">
        <w:t>.</w:t>
      </w:r>
      <w:r>
        <w:t xml:space="preserve"> Hospital inventory data will be collected and transmitted annually.</w:t>
      </w:r>
      <w:r w:rsidRPr="00721FE6">
        <w:t xml:space="preserve"> </w:t>
      </w:r>
      <w:r>
        <w:t xml:space="preserve">Awardees use their selected data systems to electronically receive or extract data from their partners. </w:t>
      </w:r>
    </w:p>
    <w:p w:rsidR="00AD7EE8" w:rsidP="001869B2" w14:paraId="63673268" w14:textId="77777777">
      <w:pPr>
        <w:widowControl w:val="0"/>
        <w:spacing w:line="276" w:lineRule="auto"/>
      </w:pPr>
    </w:p>
    <w:p w:rsidR="00AD7EE8" w:rsidP="001869B2" w14:paraId="06557176" w14:textId="0831057B">
      <w:pPr>
        <w:widowControl w:val="0"/>
        <w:spacing w:line="276" w:lineRule="auto"/>
        <w:ind w:firstLine="720"/>
      </w:pPr>
      <w:r>
        <w:t xml:space="preserve">The burden of primary data collection of in-hospital data is not assessed for hospitals, because it is routine but strengthened through PCNASP. Additionally, the burden of data transmission from hospitals to their respective awardee is not assessed because it is an electronic and automated process. The average burden per response is 30 minutes for awardees to compile and transmit in-hospital data to CDC quarterly. Thus, the total average burden for the collection and transmission of in-hospital data is </w:t>
      </w:r>
      <w:r w:rsidR="00086224">
        <w:t>26</w:t>
      </w:r>
      <w:r w:rsidRPr="00086224">
        <w:t xml:space="preserve"> hou</w:t>
      </w:r>
      <w:r>
        <w:t>rs annually (Table A.12.a).</w:t>
      </w:r>
    </w:p>
    <w:p w:rsidR="00AD7EE8" w:rsidP="001869B2" w14:paraId="3BBEB6AF" w14:textId="77777777">
      <w:pPr>
        <w:widowControl w:val="0"/>
        <w:spacing w:line="276" w:lineRule="auto"/>
      </w:pPr>
    </w:p>
    <w:p w:rsidR="00AD7EE8" w:rsidP="001869B2" w14:paraId="16EE7B69" w14:textId="30EF063B">
      <w:pPr>
        <w:widowControl w:val="0"/>
        <w:spacing w:line="276" w:lineRule="auto"/>
        <w:ind w:firstLine="720"/>
      </w:pPr>
      <w:bookmarkStart w:id="23" w:name="_Hlk50031510"/>
      <w:r>
        <w:t xml:space="preserve">Pre-hospital data will be collected by awardees from their partners by two possible methods, </w:t>
      </w:r>
      <w:r w:rsidRPr="00050B43">
        <w:t>depending on their state’s access to data sources: from hospitals</w:t>
      </w:r>
      <w:r>
        <w:t xml:space="preserve"> or from data systems used by EMS agencies</w:t>
      </w:r>
      <w:r w:rsidR="008A7DED">
        <w:t>.</w:t>
      </w:r>
      <w:r>
        <w:t xml:space="preserve"> For the awardees that will collect pre-hospital data from hospital partners, data will be </w:t>
      </w:r>
      <w:r w:rsidRPr="00086224">
        <w:t xml:space="preserve">electronically received by the awardee and then compiled and transmitted on a quarterly basis to CDC for an average burden per response of 30 minutes. </w:t>
      </w:r>
      <w:r w:rsidR="00CC4E45">
        <w:t xml:space="preserve">Currently, </w:t>
      </w:r>
      <w:r w:rsidRPr="00086224" w:rsidR="008A7DED">
        <w:rPr>
          <w:rFonts w:eastAsiaTheme="minorHAnsi"/>
          <w:bCs/>
          <w:iCs/>
        </w:rPr>
        <w:t xml:space="preserve">the number of awardees utilizing this method </w:t>
      </w:r>
      <w:r w:rsidR="00CC4E45">
        <w:rPr>
          <w:rFonts w:eastAsiaTheme="minorHAnsi"/>
          <w:bCs/>
          <w:iCs/>
        </w:rPr>
        <w:t xml:space="preserve">is </w:t>
      </w:r>
      <w:r w:rsidRPr="00086224" w:rsidR="008A7DED">
        <w:rPr>
          <w:rFonts w:eastAsiaTheme="minorHAnsi"/>
          <w:bCs/>
          <w:iCs/>
        </w:rPr>
        <w:t xml:space="preserve">3 awardees. </w:t>
      </w:r>
      <w:r w:rsidRPr="00086224">
        <w:t xml:space="preserve">The awardees that extract pre-hospital data from EMS agencies will have an average burden per response of </w:t>
      </w:r>
      <w:r w:rsidRPr="00086224" w:rsidR="00086224">
        <w:t>1</w:t>
      </w:r>
      <w:r w:rsidRPr="00086224">
        <w:t xml:space="preserve"> hour, which accounts for the time needed to extract the data and then compile and transmit it to CDC.</w:t>
      </w:r>
      <w:bookmarkEnd w:id="23"/>
      <w:r w:rsidRPr="00086224">
        <w:t xml:space="preserve"> </w:t>
      </w:r>
      <w:r w:rsidR="00B6324A">
        <w:t xml:space="preserve">The </w:t>
      </w:r>
      <w:r w:rsidRPr="00086224" w:rsidR="009F3E7C">
        <w:rPr>
          <w:rFonts w:eastAsiaTheme="minorHAnsi"/>
          <w:bCs/>
          <w:iCs/>
        </w:rPr>
        <w:t xml:space="preserve">number of awardees utilizing this method </w:t>
      </w:r>
      <w:r w:rsidR="00B6324A">
        <w:rPr>
          <w:rFonts w:eastAsiaTheme="minorHAnsi"/>
          <w:bCs/>
          <w:iCs/>
        </w:rPr>
        <w:t xml:space="preserve">is </w:t>
      </w:r>
      <w:r w:rsidRPr="00086224" w:rsidR="009F3E7C">
        <w:rPr>
          <w:rFonts w:eastAsiaTheme="minorHAnsi"/>
          <w:bCs/>
          <w:iCs/>
        </w:rPr>
        <w:t xml:space="preserve">10 awardees. </w:t>
      </w:r>
      <w:r>
        <w:t xml:space="preserve">Thus, the total average burden for the collection and transmission of pre-hospital data will be </w:t>
      </w:r>
      <w:r w:rsidR="00086224">
        <w:t>46</w:t>
      </w:r>
      <w:r>
        <w:t xml:space="preserve"> hours annually (Table A.12.a).</w:t>
      </w:r>
    </w:p>
    <w:p w:rsidR="00AD7EE8" w:rsidP="001869B2" w14:paraId="4421A258" w14:textId="77777777">
      <w:pPr>
        <w:widowControl w:val="0"/>
        <w:spacing w:line="276" w:lineRule="auto"/>
      </w:pPr>
    </w:p>
    <w:p w:rsidR="00AD7EE8" w:rsidP="001869B2" w14:paraId="56011FD1" w14:textId="498679D4">
      <w:pPr>
        <w:widowControl w:val="0"/>
        <w:spacing w:after="240" w:line="276" w:lineRule="auto"/>
        <w:ind w:firstLine="720"/>
      </w:pPr>
      <w:r>
        <w:t xml:space="preserve">All pre-hospital and in-hospital data files that are sent to the CDC will be in the form of a SAS (Statistical Analysis System) data set. </w:t>
      </w:r>
      <w:r w:rsidRPr="00721FE6">
        <w:t xml:space="preserve">The transmission will occur through </w:t>
      </w:r>
      <w:r w:rsidR="006F1F11">
        <w:t>CDC’s</w:t>
      </w:r>
      <w:r w:rsidRPr="00721FE6">
        <w:t xml:space="preserve"> Secure Access Management Services (SAMS) web </w:t>
      </w:r>
      <w:r w:rsidRPr="00916D37">
        <w:t xml:space="preserve">portal </w:t>
      </w:r>
      <w:r w:rsidRPr="00D762F2">
        <w:t>(</w:t>
      </w:r>
      <w:r w:rsidRPr="00B8540A">
        <w:rPr>
          <w:b/>
        </w:rPr>
        <w:t xml:space="preserve">Attachment </w:t>
      </w:r>
      <w:r w:rsidR="00EE7F98">
        <w:rPr>
          <w:b/>
        </w:rPr>
        <w:t>8</w:t>
      </w:r>
      <w:r w:rsidRPr="00B8540A">
        <w:t>).</w:t>
      </w:r>
      <w:r w:rsidRPr="00721FE6">
        <w:t xml:space="preserve"> SAMS is operating under an approved security plan. </w:t>
      </w:r>
    </w:p>
    <w:p w:rsidR="009F3E7C" w:rsidRPr="00721FE6" w:rsidP="001869B2" w14:paraId="50651E2A" w14:textId="3FA84462">
      <w:pPr>
        <w:widowControl w:val="0"/>
        <w:spacing w:after="240" w:line="276" w:lineRule="auto"/>
        <w:ind w:firstLine="720"/>
      </w:pPr>
      <w:r>
        <w:t xml:space="preserve">Finally, burden is assessed for the total number of estimated hospital partners </w:t>
      </w:r>
      <w:r w:rsidRPr="0053102D">
        <w:t>(n=</w:t>
      </w:r>
      <w:r w:rsidRPr="0053102D" w:rsidR="00086224">
        <w:t>650</w:t>
      </w:r>
      <w:r w:rsidRPr="0053102D">
        <w:t xml:space="preserve"> hospitals</w:t>
      </w:r>
      <w:r w:rsidR="000F74A2">
        <w:t xml:space="preserve">; estimating 50 hospitals </w:t>
      </w:r>
      <w:r w:rsidRPr="0053102D">
        <w:t>per awardee)</w:t>
      </w:r>
      <w:r>
        <w:t xml:space="preserve"> to collect and transmit hospital inventory data annually to their awardee. This average burden per response is 30 minutes. </w:t>
      </w:r>
      <w:bookmarkStart w:id="24" w:name="_Hlk50719064"/>
      <w:r w:rsidRPr="00086224">
        <w:t xml:space="preserve">Based on current data </w:t>
      </w:r>
      <w:r w:rsidR="00623DE8">
        <w:t>t</w:t>
      </w:r>
      <w:r w:rsidRPr="00086224">
        <w:rPr>
          <w:rFonts w:eastAsiaTheme="minorHAnsi"/>
          <w:bCs/>
          <w:iCs/>
        </w:rPr>
        <w:t>he number of hospital partners per awardees</w:t>
      </w:r>
      <w:r w:rsidR="00623DE8">
        <w:rPr>
          <w:rFonts w:eastAsiaTheme="minorHAnsi"/>
          <w:bCs/>
          <w:iCs/>
        </w:rPr>
        <w:t xml:space="preserve"> is </w:t>
      </w:r>
      <w:r w:rsidRPr="00086224">
        <w:rPr>
          <w:rFonts w:eastAsiaTheme="minorHAnsi"/>
          <w:bCs/>
          <w:iCs/>
        </w:rPr>
        <w:t xml:space="preserve">50 hospitals </w:t>
      </w:r>
      <w:bookmarkEnd w:id="24"/>
      <w:r w:rsidRPr="00086224">
        <w:rPr>
          <w:rFonts w:eastAsiaTheme="minorHAnsi"/>
          <w:bCs/>
          <w:iCs/>
        </w:rPr>
        <w:t xml:space="preserve">(estimated total number is </w:t>
      </w:r>
      <w:r w:rsidRPr="00086224" w:rsidR="00086224">
        <w:rPr>
          <w:rFonts w:eastAsiaTheme="minorHAnsi"/>
          <w:bCs/>
          <w:iCs/>
        </w:rPr>
        <w:t>650</w:t>
      </w:r>
      <w:r w:rsidRPr="00086224">
        <w:rPr>
          <w:rFonts w:eastAsiaTheme="minorHAnsi"/>
          <w:bCs/>
          <w:iCs/>
        </w:rPr>
        <w:t xml:space="preserve">). </w:t>
      </w:r>
      <w:r>
        <w:t>Additionally, burden is assessed for each PCNASP awardee to annually compile the hospital inventory information for its jurisdiction and transmit its aggregate file to CDC. This average burden per response is 8 hours. Awardees then transmit a de-identified file to CDC</w:t>
      </w:r>
      <w:r w:rsidRPr="00916D37">
        <w:t>.</w:t>
      </w:r>
      <w:r>
        <w:t xml:space="preserve"> The total average burden for the collection and transmission of hospital inventory data </w:t>
      </w:r>
      <w:r w:rsidRPr="00086224">
        <w:t xml:space="preserve">will be </w:t>
      </w:r>
      <w:r w:rsidRPr="00086224">
        <w:t>104</w:t>
      </w:r>
      <w:r w:rsidRPr="00086224">
        <w:t xml:space="preserve"> hours</w:t>
      </w:r>
      <w:r>
        <w:t xml:space="preserve"> annually (Table A.12.a). </w:t>
      </w:r>
    </w:p>
    <w:p w:rsidR="00AD7EE8" w:rsidRPr="00721FE6" w:rsidP="00F618BF" w14:paraId="085898F8" w14:textId="5FB270B1">
      <w:pPr>
        <w:widowControl w:val="0"/>
        <w:spacing w:line="276" w:lineRule="auto"/>
        <w:ind w:firstLine="720"/>
      </w:pPr>
      <w:r w:rsidRPr="00721FE6">
        <w:t xml:space="preserve">Thus, the total estimated annualized burden to respondents is </w:t>
      </w:r>
      <w:r w:rsidR="00086224">
        <w:t>501</w:t>
      </w:r>
      <w:r w:rsidRPr="00721FE6">
        <w:t xml:space="preserve"> hours</w:t>
      </w:r>
      <w:r w:rsidR="006B6FCA">
        <w:t xml:space="preserve"> and remains unchanged. It is </w:t>
      </w:r>
      <w:r>
        <w:t>summarized in Table A.12.a</w:t>
      </w:r>
      <w:r w:rsidRPr="00721FE6">
        <w:t>.</w:t>
      </w:r>
    </w:p>
    <w:p w:rsidR="00CF58EB" w:rsidP="008F6F62" w14:paraId="6BBDEF6A" w14:textId="4D487379">
      <w:pPr>
        <w:spacing w:line="276" w:lineRule="auto"/>
        <w:rPr>
          <w:color w:val="F79646" w:themeColor="accent6"/>
        </w:rPr>
      </w:pPr>
    </w:p>
    <w:p w:rsidR="00595ED7" w:rsidRPr="00AB1134" w:rsidP="00595ED7" w14:paraId="07AB6FF2" w14:textId="54459DFB">
      <w:pPr>
        <w:spacing w:line="276" w:lineRule="auto"/>
        <w:rPr>
          <w:color w:val="F79646" w:themeColor="accent6"/>
        </w:rPr>
      </w:pPr>
      <w:bookmarkStart w:id="25" w:name="_Hlk46722803"/>
      <w:r w:rsidRPr="00AB1134">
        <w:rPr>
          <w:b/>
        </w:rPr>
        <w:t>Table A12</w:t>
      </w:r>
      <w:r w:rsidR="002C7CC9">
        <w:rPr>
          <w:b/>
        </w:rPr>
        <w:t>.a.</w:t>
      </w:r>
      <w:r w:rsidRPr="00AB1134">
        <w:rPr>
          <w:b/>
        </w:rPr>
        <w:t xml:space="preserve"> Estimated Annualized Burden (Hours)</w:t>
      </w:r>
    </w:p>
    <w:bookmarkEnd w:id="25"/>
    <w:p w:rsidR="00595ED7" w:rsidP="008F6F62" w14:paraId="6F82CAD0" w14:textId="77777777">
      <w:pPr>
        <w:spacing w:line="276" w:lineRule="auto"/>
        <w:rPr>
          <w:color w:val="F79646" w:themeColor="accent6"/>
        </w:rPr>
      </w:pPr>
    </w:p>
    <w:p w:rsidR="00595ED7" w:rsidRPr="00CF58EB" w:rsidP="008F6F62" w14:paraId="3F702BAD" w14:textId="77777777">
      <w:pPr>
        <w:spacing w:line="276" w:lineRule="auto"/>
        <w:rPr>
          <w:color w:val="F79646" w:themeColor="accent6"/>
        </w:rPr>
      </w:pPr>
    </w:p>
    <w:tbl>
      <w:tblPr>
        <w:tblW w:w="9810" w:type="dxa"/>
        <w:tblInd w:w="-10" w:type="dxa"/>
        <w:tblCellMar>
          <w:left w:w="0" w:type="dxa"/>
          <w:right w:w="0" w:type="dxa"/>
        </w:tblCellMar>
        <w:tblLook w:val="04A0"/>
      </w:tblPr>
      <w:tblGrid>
        <w:gridCol w:w="1524"/>
        <w:gridCol w:w="1450"/>
        <w:gridCol w:w="1625"/>
        <w:gridCol w:w="1701"/>
        <w:gridCol w:w="1980"/>
        <w:gridCol w:w="1530"/>
      </w:tblGrid>
      <w:tr w14:paraId="195CC93D" w14:textId="77777777" w:rsidTr="00FE0A7D">
        <w:tblPrEx>
          <w:tblW w:w="9810" w:type="dxa"/>
          <w:tblInd w:w="-10" w:type="dxa"/>
          <w:tblCellMar>
            <w:left w:w="0" w:type="dxa"/>
            <w:right w:w="0" w:type="dxa"/>
          </w:tblCellMar>
          <w:tblLook w:val="04A0"/>
        </w:tblPrEx>
        <w:tc>
          <w:tcPr>
            <w:tcW w:w="152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FE0A7D" w:rsidRPr="00246260" w:rsidP="00246260" w14:paraId="38FAEB06" w14:textId="77777777">
            <w:pPr>
              <w:jc w:val="center"/>
              <w:rPr>
                <w:rFonts w:eastAsia="Calibri"/>
                <w:b/>
                <w:bCs/>
                <w:color w:val="000000"/>
              </w:rPr>
            </w:pPr>
            <w:r w:rsidRPr="00246260">
              <w:rPr>
                <w:rFonts w:eastAsia="Calibri"/>
                <w:b/>
                <w:bCs/>
                <w:color w:val="000000"/>
              </w:rPr>
              <w:t>Type of Respondents</w:t>
            </w:r>
          </w:p>
        </w:tc>
        <w:tc>
          <w:tcPr>
            <w:tcW w:w="145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0D1704A6" w14:textId="77777777">
            <w:pPr>
              <w:jc w:val="center"/>
              <w:rPr>
                <w:rFonts w:eastAsia="Calibri"/>
                <w:b/>
                <w:bCs/>
                <w:color w:val="000000"/>
              </w:rPr>
            </w:pPr>
            <w:r w:rsidRPr="00246260">
              <w:rPr>
                <w:rFonts w:eastAsia="Calibri"/>
                <w:b/>
                <w:bCs/>
                <w:color w:val="000000"/>
              </w:rPr>
              <w:t>Form Name</w:t>
            </w:r>
          </w:p>
        </w:tc>
        <w:tc>
          <w:tcPr>
            <w:tcW w:w="162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471A0203" w14:textId="77777777">
            <w:pPr>
              <w:jc w:val="center"/>
              <w:rPr>
                <w:rFonts w:eastAsia="Calibri"/>
                <w:b/>
                <w:bCs/>
                <w:color w:val="000000"/>
              </w:rPr>
            </w:pPr>
            <w:r w:rsidRPr="00246260">
              <w:rPr>
                <w:rFonts w:eastAsia="Calibri"/>
                <w:b/>
                <w:bCs/>
                <w:color w:val="000000"/>
              </w:rPr>
              <w:t>Number of Respondents</w:t>
            </w:r>
          </w:p>
        </w:tc>
        <w:tc>
          <w:tcPr>
            <w:tcW w:w="170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4BCBFF49" w14:textId="77777777">
            <w:pPr>
              <w:jc w:val="center"/>
              <w:rPr>
                <w:rFonts w:eastAsia="Calibri"/>
                <w:b/>
                <w:bCs/>
                <w:color w:val="000000"/>
              </w:rPr>
            </w:pPr>
            <w:r w:rsidRPr="00246260">
              <w:rPr>
                <w:rFonts w:eastAsia="Calibri"/>
                <w:b/>
                <w:bCs/>
                <w:color w:val="000000"/>
              </w:rPr>
              <w:t>Number of Responses per Respondent</w:t>
            </w:r>
          </w:p>
        </w:tc>
        <w:tc>
          <w:tcPr>
            <w:tcW w:w="198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6C0D7752" w14:textId="77777777">
            <w:pPr>
              <w:jc w:val="center"/>
              <w:rPr>
                <w:rFonts w:eastAsia="Calibri"/>
                <w:b/>
                <w:bCs/>
                <w:color w:val="000000"/>
              </w:rPr>
            </w:pPr>
            <w:r w:rsidRPr="00246260">
              <w:rPr>
                <w:rFonts w:eastAsia="Calibri"/>
                <w:b/>
                <w:bCs/>
                <w:color w:val="000000"/>
              </w:rPr>
              <w:t>Average Burden per Response (in hours)</w:t>
            </w:r>
          </w:p>
        </w:tc>
        <w:tc>
          <w:tcPr>
            <w:tcW w:w="153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5BA782E4" w14:textId="77777777">
            <w:pPr>
              <w:jc w:val="center"/>
              <w:rPr>
                <w:rFonts w:eastAsia="Calibri"/>
                <w:b/>
                <w:bCs/>
                <w:color w:val="000000"/>
              </w:rPr>
            </w:pPr>
            <w:r w:rsidRPr="00246260">
              <w:rPr>
                <w:rFonts w:eastAsia="Calibri"/>
                <w:b/>
                <w:bCs/>
                <w:color w:val="000000"/>
              </w:rPr>
              <w:t>Total Burden (in hours)</w:t>
            </w:r>
          </w:p>
        </w:tc>
      </w:tr>
      <w:tr w14:paraId="64459681" w14:textId="77777777" w:rsidTr="00FE0A7D">
        <w:tblPrEx>
          <w:tblW w:w="9810" w:type="dxa"/>
          <w:tblInd w:w="-10" w:type="dxa"/>
          <w:tblCellMar>
            <w:left w:w="0" w:type="dxa"/>
            <w:right w:w="0" w:type="dxa"/>
          </w:tblCellMar>
          <w:tblLook w:val="04A0"/>
        </w:tblPrEx>
        <w:tc>
          <w:tcPr>
            <w:tcW w:w="1524"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0A7D" w:rsidRPr="00246260" w:rsidP="00246260" w14:paraId="130ED5F0" w14:textId="77777777">
            <w:pPr>
              <w:rPr>
                <w:rFonts w:eastAsia="Calibri"/>
                <w:b/>
                <w:bCs/>
                <w:color w:val="000000"/>
              </w:rPr>
            </w:pPr>
            <w:r w:rsidRPr="00246260">
              <w:rPr>
                <w:rFonts w:eastAsia="Calibri"/>
                <w:b/>
                <w:bCs/>
                <w:color w:val="000000"/>
              </w:rPr>
              <w:t>PCNASP Awardee</w:t>
            </w:r>
          </w:p>
        </w:tc>
        <w:tc>
          <w:tcPr>
            <w:tcW w:w="1450"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3B322224" w14:textId="77777777">
            <w:pPr>
              <w:rPr>
                <w:rFonts w:eastAsia="Calibri"/>
                <w:color w:val="000000"/>
              </w:rPr>
            </w:pPr>
            <w:r w:rsidRPr="00246260">
              <w:rPr>
                <w:rFonts w:eastAsia="Calibri"/>
                <w:color w:val="000000"/>
              </w:rPr>
              <w:t>Hospital inventory</w:t>
            </w:r>
          </w:p>
        </w:tc>
        <w:tc>
          <w:tcPr>
            <w:tcW w:w="1625"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0D54A3A3" w14:textId="14EBEE86">
            <w:pPr>
              <w:rPr>
                <w:rFonts w:eastAsia="Calibri"/>
                <w:color w:val="000000"/>
              </w:rPr>
            </w:pPr>
            <w:r w:rsidRPr="00246260">
              <w:rPr>
                <w:rFonts w:eastAsia="Calibri"/>
                <w:color w:val="000000"/>
              </w:rPr>
              <w:t>13</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03164E8E" w14:textId="77777777">
            <w:pPr>
              <w:rPr>
                <w:rFonts w:eastAsia="Calibri"/>
                <w:color w:val="000000"/>
              </w:rPr>
            </w:pPr>
            <w:r w:rsidRPr="00246260">
              <w:rPr>
                <w:rFonts w:eastAsia="Calibri"/>
                <w:color w:val="000000"/>
              </w:rPr>
              <w:t>1</w:t>
            </w:r>
          </w:p>
        </w:tc>
        <w:tc>
          <w:tcPr>
            <w:tcW w:w="1980"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09D042C1" w14:textId="77777777">
            <w:pPr>
              <w:rPr>
                <w:rFonts w:eastAsia="Calibri"/>
                <w:color w:val="000000"/>
              </w:rPr>
            </w:pPr>
            <w:r w:rsidRPr="00246260">
              <w:rPr>
                <w:rFonts w:eastAsia="Calibri"/>
                <w:color w:val="000000"/>
              </w:rPr>
              <w:t>8</w:t>
            </w:r>
          </w:p>
        </w:tc>
        <w:tc>
          <w:tcPr>
            <w:tcW w:w="1530"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159D9D31" w14:textId="7AEEC0A3">
            <w:pPr>
              <w:rPr>
                <w:rFonts w:eastAsia="Calibri"/>
                <w:color w:val="000000"/>
              </w:rPr>
            </w:pPr>
            <w:r w:rsidRPr="00246260">
              <w:rPr>
                <w:rFonts w:eastAsia="Calibri"/>
                <w:color w:val="000000"/>
              </w:rPr>
              <w:t>104</w:t>
            </w:r>
          </w:p>
        </w:tc>
      </w:tr>
      <w:tr w14:paraId="34EF489F" w14:textId="77777777" w:rsidTr="00FE0A7D">
        <w:tblPrEx>
          <w:tblW w:w="9810" w:type="dxa"/>
          <w:tblInd w:w="-10" w:type="dxa"/>
          <w:tblCellMar>
            <w:left w:w="0" w:type="dxa"/>
            <w:right w:w="0" w:type="dxa"/>
          </w:tblCellMar>
          <w:tblLook w:val="04A0"/>
        </w:tblPrEx>
        <w:tc>
          <w:tcPr>
            <w:tcW w:w="1524" w:type="dxa"/>
            <w:vMerge/>
            <w:tcBorders>
              <w:top w:val="nil"/>
              <w:left w:val="single" w:sz="8" w:space="0" w:color="auto"/>
              <w:bottom w:val="single" w:sz="8" w:space="0" w:color="auto"/>
              <w:right w:val="single" w:sz="8" w:space="0" w:color="auto"/>
            </w:tcBorders>
            <w:vAlign w:val="center"/>
            <w:hideMark/>
          </w:tcPr>
          <w:p w:rsidR="00FE0A7D" w:rsidRPr="00246260" w:rsidP="00246260" w14:paraId="4537B715" w14:textId="77777777">
            <w:pPr>
              <w:rPr>
                <w:rFonts w:eastAsia="Calibri"/>
                <w:color w:val="000000"/>
              </w:rPr>
            </w:pPr>
          </w:p>
        </w:tc>
        <w:tc>
          <w:tcPr>
            <w:tcW w:w="1450"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05777FA4" w14:textId="77777777">
            <w:pPr>
              <w:rPr>
                <w:rFonts w:eastAsia="Calibri"/>
                <w:color w:val="000000"/>
              </w:rPr>
            </w:pPr>
            <w:r w:rsidRPr="00246260">
              <w:rPr>
                <w:rFonts w:eastAsia="Calibri"/>
                <w:color w:val="000000"/>
              </w:rPr>
              <w:t>In-hospital care data</w:t>
            </w:r>
          </w:p>
        </w:tc>
        <w:tc>
          <w:tcPr>
            <w:tcW w:w="1625"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54687657" w14:textId="5F5D1746">
            <w:pPr>
              <w:rPr>
                <w:rFonts w:eastAsia="Calibri"/>
                <w:color w:val="000000"/>
              </w:rPr>
            </w:pPr>
            <w:r w:rsidRPr="00246260">
              <w:rPr>
                <w:rFonts w:eastAsia="Calibri"/>
                <w:color w:val="000000"/>
              </w:rPr>
              <w:t>13</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4690D78C" w14:textId="77777777">
            <w:pPr>
              <w:rPr>
                <w:rFonts w:eastAsia="Calibri"/>
                <w:color w:val="000000"/>
              </w:rPr>
            </w:pPr>
            <w:r w:rsidRPr="00246260">
              <w:rPr>
                <w:rFonts w:eastAsia="Calibri"/>
                <w:color w:val="000000"/>
              </w:rPr>
              <w:t>4</w:t>
            </w:r>
          </w:p>
        </w:tc>
        <w:tc>
          <w:tcPr>
            <w:tcW w:w="1980"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3DA9FDEF" w14:textId="77777777">
            <w:pPr>
              <w:rPr>
                <w:rFonts w:eastAsia="Calibri"/>
                <w:color w:val="000000"/>
              </w:rPr>
            </w:pPr>
            <w:r w:rsidRPr="00246260">
              <w:rPr>
                <w:rFonts w:eastAsia="Calibri"/>
                <w:color w:val="000000"/>
              </w:rPr>
              <w:t>30/60</w:t>
            </w:r>
          </w:p>
        </w:tc>
        <w:tc>
          <w:tcPr>
            <w:tcW w:w="1530"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3D7F9F21" w14:textId="704386A6">
            <w:pPr>
              <w:rPr>
                <w:rFonts w:eastAsia="Calibri"/>
                <w:color w:val="000000"/>
              </w:rPr>
            </w:pPr>
            <w:r w:rsidRPr="00246260">
              <w:rPr>
                <w:rFonts w:eastAsia="Calibri"/>
                <w:color w:val="000000"/>
              </w:rPr>
              <w:t>26</w:t>
            </w:r>
          </w:p>
        </w:tc>
      </w:tr>
      <w:tr w14:paraId="4A460276" w14:textId="77777777" w:rsidTr="00FE0A7D">
        <w:tblPrEx>
          <w:tblW w:w="9810" w:type="dxa"/>
          <w:tblInd w:w="-10" w:type="dxa"/>
          <w:tblCellMar>
            <w:left w:w="0" w:type="dxa"/>
            <w:right w:w="0" w:type="dxa"/>
          </w:tblCellMar>
          <w:tblLook w:val="04A0"/>
        </w:tblPrEx>
        <w:tc>
          <w:tcPr>
            <w:tcW w:w="1524" w:type="dxa"/>
            <w:vMerge/>
            <w:tcBorders>
              <w:top w:val="nil"/>
              <w:left w:val="single" w:sz="8" w:space="0" w:color="auto"/>
              <w:bottom w:val="single" w:sz="8" w:space="0" w:color="auto"/>
              <w:right w:val="single" w:sz="8" w:space="0" w:color="auto"/>
            </w:tcBorders>
            <w:vAlign w:val="center"/>
            <w:hideMark/>
          </w:tcPr>
          <w:p w:rsidR="00FE0A7D" w:rsidRPr="00246260" w:rsidP="00246260" w14:paraId="5A45F9F1" w14:textId="77777777">
            <w:pPr>
              <w:rPr>
                <w:rFonts w:eastAsia="Calibri"/>
                <w:color w:val="000000"/>
              </w:rPr>
            </w:pPr>
          </w:p>
        </w:tc>
        <w:tc>
          <w:tcPr>
            <w:tcW w:w="1450" w:type="dxa"/>
            <w:vMerge w:val="restart"/>
            <w:tcBorders>
              <w:top w:val="nil"/>
              <w:left w:val="nil"/>
              <w:bottom w:val="single" w:sz="8" w:space="0" w:color="auto"/>
              <w:right w:val="single" w:sz="8" w:space="0" w:color="auto"/>
            </w:tcBorders>
            <w:tcMar>
              <w:top w:w="0" w:type="dxa"/>
              <w:left w:w="108" w:type="dxa"/>
              <w:bottom w:w="0" w:type="dxa"/>
              <w:right w:w="108" w:type="dxa"/>
            </w:tcMar>
            <w:hideMark/>
          </w:tcPr>
          <w:p w:rsidR="00FE0A7D" w:rsidRPr="00086224" w:rsidP="00246260" w14:paraId="49927E13" w14:textId="77777777">
            <w:pPr>
              <w:rPr>
                <w:rFonts w:eastAsia="Calibri"/>
                <w:color w:val="000000"/>
              </w:rPr>
            </w:pPr>
            <w:r w:rsidRPr="00086224">
              <w:rPr>
                <w:rFonts w:eastAsia="Calibri"/>
                <w:color w:val="000000"/>
              </w:rPr>
              <w:t>Pre-hospital care data</w:t>
            </w:r>
          </w:p>
        </w:tc>
        <w:tc>
          <w:tcPr>
            <w:tcW w:w="1625"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086224" w:rsidP="00246260" w14:paraId="13FB6B7B" w14:textId="19D86552">
            <w:pPr>
              <w:rPr>
                <w:rFonts w:eastAsia="Calibri"/>
                <w:color w:val="000000"/>
              </w:rPr>
            </w:pPr>
            <w:r w:rsidRPr="00086224">
              <w:rPr>
                <w:rFonts w:eastAsia="Calibri"/>
                <w:color w:val="000000"/>
              </w:rPr>
              <w:t>3</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086224" w:rsidP="00246260" w14:paraId="2F571996" w14:textId="77777777">
            <w:pPr>
              <w:rPr>
                <w:rFonts w:eastAsia="Calibri"/>
                <w:color w:val="000000"/>
              </w:rPr>
            </w:pPr>
            <w:r w:rsidRPr="00086224">
              <w:rPr>
                <w:rFonts w:eastAsia="Calibri"/>
                <w:color w:val="000000"/>
              </w:rPr>
              <w:t>4</w:t>
            </w:r>
          </w:p>
        </w:tc>
        <w:tc>
          <w:tcPr>
            <w:tcW w:w="1980"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086224" w:rsidP="00246260" w14:paraId="3B7D6968" w14:textId="77777777">
            <w:pPr>
              <w:rPr>
                <w:rFonts w:eastAsia="Calibri"/>
                <w:color w:val="000000"/>
              </w:rPr>
            </w:pPr>
            <w:r w:rsidRPr="00086224">
              <w:rPr>
                <w:rFonts w:eastAsia="Calibri"/>
                <w:color w:val="000000"/>
              </w:rPr>
              <w:t>30/60</w:t>
            </w:r>
          </w:p>
        </w:tc>
        <w:tc>
          <w:tcPr>
            <w:tcW w:w="1530" w:type="dxa"/>
            <w:tcBorders>
              <w:top w:val="nil"/>
              <w:left w:val="nil"/>
              <w:bottom w:val="single" w:sz="8" w:space="0" w:color="auto"/>
              <w:right w:val="single" w:sz="8" w:space="0" w:color="auto"/>
            </w:tcBorders>
            <w:tcMar>
              <w:top w:w="0" w:type="dxa"/>
              <w:left w:w="108" w:type="dxa"/>
              <w:bottom w:w="0" w:type="dxa"/>
              <w:right w:w="108" w:type="dxa"/>
            </w:tcMar>
          </w:tcPr>
          <w:p w:rsidR="00FE0A7D" w:rsidRPr="00086224" w:rsidP="00246260" w14:paraId="5541936C" w14:textId="051897F7">
            <w:pPr>
              <w:rPr>
                <w:rFonts w:eastAsia="Calibri"/>
                <w:color w:val="000000"/>
              </w:rPr>
            </w:pPr>
            <w:r w:rsidRPr="00086224">
              <w:rPr>
                <w:rFonts w:eastAsia="Calibri"/>
                <w:color w:val="000000"/>
              </w:rPr>
              <w:t>6</w:t>
            </w:r>
          </w:p>
        </w:tc>
      </w:tr>
      <w:tr w14:paraId="5C1A2799" w14:textId="77777777" w:rsidTr="00FE0A7D">
        <w:tblPrEx>
          <w:tblW w:w="9810" w:type="dxa"/>
          <w:tblInd w:w="-10" w:type="dxa"/>
          <w:tblCellMar>
            <w:left w:w="0" w:type="dxa"/>
            <w:right w:w="0" w:type="dxa"/>
          </w:tblCellMar>
          <w:tblLook w:val="04A0"/>
        </w:tblPrEx>
        <w:tc>
          <w:tcPr>
            <w:tcW w:w="1524" w:type="dxa"/>
            <w:vMerge/>
            <w:tcBorders>
              <w:top w:val="nil"/>
              <w:left w:val="single" w:sz="8" w:space="0" w:color="auto"/>
              <w:bottom w:val="single" w:sz="8" w:space="0" w:color="auto"/>
              <w:right w:val="single" w:sz="8" w:space="0" w:color="auto"/>
            </w:tcBorders>
            <w:vAlign w:val="center"/>
            <w:hideMark/>
          </w:tcPr>
          <w:p w:rsidR="00FE0A7D" w:rsidRPr="00246260" w:rsidP="00246260" w14:paraId="7EFD2799" w14:textId="77777777">
            <w:pPr>
              <w:rPr>
                <w:rFonts w:eastAsia="Calibri"/>
                <w:color w:val="000000"/>
              </w:rPr>
            </w:pPr>
          </w:p>
        </w:tc>
        <w:tc>
          <w:tcPr>
            <w:tcW w:w="1450" w:type="dxa"/>
            <w:vMerge/>
            <w:tcBorders>
              <w:top w:val="nil"/>
              <w:left w:val="nil"/>
              <w:bottom w:val="single" w:sz="8" w:space="0" w:color="auto"/>
              <w:right w:val="single" w:sz="8" w:space="0" w:color="auto"/>
            </w:tcBorders>
            <w:vAlign w:val="center"/>
            <w:hideMark/>
          </w:tcPr>
          <w:p w:rsidR="00FE0A7D" w:rsidRPr="00246260" w:rsidP="00246260" w14:paraId="50E521C6" w14:textId="77777777">
            <w:pPr>
              <w:rPr>
                <w:rFonts w:eastAsia="Calibri"/>
                <w:color w:val="000000"/>
              </w:rPr>
            </w:pPr>
          </w:p>
        </w:tc>
        <w:tc>
          <w:tcPr>
            <w:tcW w:w="1625"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086224" w:rsidP="00246260" w14:paraId="014D9940" w14:textId="709D5C56">
            <w:pPr>
              <w:rPr>
                <w:rFonts w:eastAsia="Calibri"/>
                <w:color w:val="000000"/>
              </w:rPr>
            </w:pPr>
            <w:r w:rsidRPr="00086224">
              <w:rPr>
                <w:rFonts w:eastAsia="Calibri"/>
                <w:color w:val="000000"/>
              </w:rPr>
              <w:t>10</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18FCEA71" w14:textId="77777777">
            <w:pPr>
              <w:rPr>
                <w:rFonts w:eastAsia="Calibri"/>
                <w:color w:val="000000"/>
              </w:rPr>
            </w:pPr>
            <w:r w:rsidRPr="00246260">
              <w:rPr>
                <w:rFonts w:eastAsia="Calibri"/>
                <w:color w:val="000000"/>
              </w:rPr>
              <w:t>4</w:t>
            </w:r>
          </w:p>
        </w:tc>
        <w:tc>
          <w:tcPr>
            <w:tcW w:w="1980"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39BAC1C0" w14:textId="64423D0B">
            <w:pPr>
              <w:rPr>
                <w:rFonts w:eastAsia="Calibri"/>
                <w:color w:val="000000"/>
              </w:rPr>
            </w:pPr>
            <w:r>
              <w:rPr>
                <w:rFonts w:eastAsia="Calibri"/>
                <w:color w:val="000000"/>
              </w:rPr>
              <w:t>1</w:t>
            </w:r>
          </w:p>
        </w:tc>
        <w:tc>
          <w:tcPr>
            <w:tcW w:w="1530" w:type="dxa"/>
            <w:tcBorders>
              <w:top w:val="nil"/>
              <w:left w:val="nil"/>
              <w:bottom w:val="single" w:sz="8" w:space="0" w:color="auto"/>
              <w:right w:val="single" w:sz="8" w:space="0" w:color="auto"/>
            </w:tcBorders>
            <w:tcMar>
              <w:top w:w="0" w:type="dxa"/>
              <w:left w:w="108" w:type="dxa"/>
              <w:bottom w:w="0" w:type="dxa"/>
              <w:right w:w="108" w:type="dxa"/>
            </w:tcMar>
          </w:tcPr>
          <w:p w:rsidR="00FE0A7D" w:rsidRPr="00246260" w:rsidP="00246260" w14:paraId="4CA7B9C7" w14:textId="4224A6E1">
            <w:pPr>
              <w:rPr>
                <w:rFonts w:eastAsia="Calibri"/>
                <w:color w:val="000000"/>
              </w:rPr>
            </w:pPr>
            <w:r>
              <w:rPr>
                <w:rFonts w:eastAsia="Calibri"/>
                <w:color w:val="000000"/>
              </w:rPr>
              <w:t>40</w:t>
            </w:r>
          </w:p>
        </w:tc>
      </w:tr>
      <w:tr w14:paraId="759CE747" w14:textId="77777777" w:rsidTr="00FE0A7D">
        <w:tblPrEx>
          <w:tblW w:w="9810" w:type="dxa"/>
          <w:tblInd w:w="-10" w:type="dxa"/>
          <w:tblCellMar>
            <w:left w:w="0" w:type="dxa"/>
            <w:right w:w="0" w:type="dxa"/>
          </w:tblCellMar>
          <w:tblLook w:val="04A0"/>
        </w:tblPrEx>
        <w:tc>
          <w:tcPr>
            <w:tcW w:w="152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0A7D" w:rsidRPr="00246260" w:rsidP="00246260" w14:paraId="7FD033D2" w14:textId="77777777">
            <w:pPr>
              <w:rPr>
                <w:rFonts w:eastAsia="Calibri"/>
                <w:b/>
                <w:bCs/>
                <w:color w:val="000000"/>
              </w:rPr>
            </w:pPr>
            <w:r w:rsidRPr="00246260">
              <w:rPr>
                <w:rFonts w:eastAsia="Calibri"/>
                <w:b/>
                <w:bCs/>
                <w:color w:val="000000"/>
              </w:rPr>
              <w:t>PCNASP Hospital Partners</w:t>
            </w:r>
          </w:p>
        </w:tc>
        <w:tc>
          <w:tcPr>
            <w:tcW w:w="1450"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7160F706" w14:textId="77777777">
            <w:pPr>
              <w:rPr>
                <w:rFonts w:eastAsia="Calibri"/>
                <w:color w:val="000000"/>
              </w:rPr>
            </w:pPr>
            <w:r w:rsidRPr="00246260">
              <w:rPr>
                <w:rFonts w:eastAsia="Calibri"/>
                <w:color w:val="000000"/>
              </w:rPr>
              <w:t>Hospital Inventory</w:t>
            </w:r>
          </w:p>
        </w:tc>
        <w:tc>
          <w:tcPr>
            <w:tcW w:w="1625"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2FF18536" w14:textId="666BDDE5">
            <w:pPr>
              <w:rPr>
                <w:rFonts w:eastAsia="Calibri"/>
                <w:color w:val="000000"/>
              </w:rPr>
            </w:pPr>
            <w:r>
              <w:rPr>
                <w:rFonts w:eastAsia="Calibri"/>
                <w:color w:val="000000"/>
              </w:rPr>
              <w:t>650</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5F902EF9" w14:textId="77777777">
            <w:pPr>
              <w:rPr>
                <w:rFonts w:eastAsia="Calibri"/>
                <w:color w:val="000000"/>
              </w:rPr>
            </w:pPr>
            <w:r w:rsidRPr="00246260">
              <w:rPr>
                <w:rFonts w:eastAsia="Calibri"/>
                <w:color w:val="000000"/>
              </w:rPr>
              <w:t>1</w:t>
            </w:r>
          </w:p>
        </w:tc>
        <w:tc>
          <w:tcPr>
            <w:tcW w:w="1980"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3966F5CD" w14:textId="77777777">
            <w:pPr>
              <w:rPr>
                <w:rFonts w:eastAsia="Calibri"/>
                <w:color w:val="000000"/>
              </w:rPr>
            </w:pPr>
            <w:r w:rsidRPr="00246260">
              <w:rPr>
                <w:rFonts w:eastAsia="Calibri"/>
                <w:color w:val="000000"/>
              </w:rPr>
              <w:t>30/60</w:t>
            </w:r>
          </w:p>
        </w:tc>
        <w:tc>
          <w:tcPr>
            <w:tcW w:w="1530"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3DF0902A" w14:textId="22A0F63B">
            <w:pPr>
              <w:rPr>
                <w:rFonts w:eastAsia="Calibri"/>
                <w:color w:val="000000"/>
              </w:rPr>
            </w:pPr>
            <w:r>
              <w:rPr>
                <w:rFonts w:eastAsia="Calibri"/>
                <w:color w:val="000000"/>
              </w:rPr>
              <w:t>325</w:t>
            </w:r>
          </w:p>
        </w:tc>
      </w:tr>
      <w:tr w14:paraId="3006989F" w14:textId="77777777" w:rsidTr="00FE0A7D">
        <w:tblPrEx>
          <w:tblW w:w="9810" w:type="dxa"/>
          <w:tblInd w:w="-10" w:type="dxa"/>
          <w:tblCellMar>
            <w:left w:w="0" w:type="dxa"/>
            <w:right w:w="0" w:type="dxa"/>
          </w:tblCellMar>
          <w:tblLook w:val="04A0"/>
        </w:tblPrEx>
        <w:tc>
          <w:tcPr>
            <w:tcW w:w="152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0A7D" w:rsidRPr="00246260" w:rsidP="00246260" w14:paraId="789E6DA9" w14:textId="77777777">
            <w:pPr>
              <w:rPr>
                <w:rFonts w:eastAsia="Calibri"/>
                <w:b/>
                <w:bCs/>
                <w:color w:val="000000"/>
              </w:rPr>
            </w:pPr>
            <w:r w:rsidRPr="00246260">
              <w:rPr>
                <w:rFonts w:eastAsia="Calibri"/>
                <w:b/>
                <w:bCs/>
                <w:color w:val="000000"/>
              </w:rPr>
              <w:t>Total</w:t>
            </w:r>
          </w:p>
        </w:tc>
        <w:tc>
          <w:tcPr>
            <w:tcW w:w="6756" w:type="dxa"/>
            <w:gridSpan w:val="4"/>
            <w:tcBorders>
              <w:top w:val="nil"/>
              <w:left w:val="nil"/>
              <w:bottom w:val="single" w:sz="8" w:space="0" w:color="auto"/>
              <w:right w:val="single" w:sz="8" w:space="0" w:color="auto"/>
            </w:tcBorders>
            <w:tcMar>
              <w:top w:w="0" w:type="dxa"/>
              <w:left w:w="108" w:type="dxa"/>
              <w:bottom w:w="0" w:type="dxa"/>
              <w:right w:w="108" w:type="dxa"/>
            </w:tcMar>
          </w:tcPr>
          <w:p w:rsidR="00FE0A7D" w:rsidRPr="00246260" w:rsidP="00246260" w14:paraId="70E1DBBC" w14:textId="77777777">
            <w:pPr>
              <w:rPr>
                <w:rFonts w:eastAsia="Calibri"/>
                <w:color w:val="000000"/>
              </w:rPr>
            </w:pPr>
          </w:p>
        </w:tc>
        <w:tc>
          <w:tcPr>
            <w:tcW w:w="1530" w:type="dxa"/>
            <w:tcBorders>
              <w:top w:val="nil"/>
              <w:left w:val="nil"/>
              <w:bottom w:val="single" w:sz="8" w:space="0" w:color="auto"/>
              <w:right w:val="single" w:sz="8" w:space="0" w:color="auto"/>
            </w:tcBorders>
            <w:tcMar>
              <w:top w:w="0" w:type="dxa"/>
              <w:left w:w="108" w:type="dxa"/>
              <w:bottom w:w="0" w:type="dxa"/>
              <w:right w:w="108" w:type="dxa"/>
            </w:tcMar>
            <w:hideMark/>
          </w:tcPr>
          <w:p w:rsidR="00FE0A7D" w:rsidRPr="00246260" w:rsidP="00246260" w14:paraId="23B7B881" w14:textId="28388345">
            <w:pPr>
              <w:rPr>
                <w:rFonts w:eastAsia="Calibri"/>
                <w:color w:val="000000"/>
              </w:rPr>
            </w:pPr>
            <w:r>
              <w:rPr>
                <w:rFonts w:eastAsia="Calibri"/>
                <w:color w:val="000000"/>
              </w:rPr>
              <w:t>501</w:t>
            </w:r>
          </w:p>
        </w:tc>
      </w:tr>
      <w:bookmarkEnd w:id="22"/>
    </w:tbl>
    <w:p w:rsidR="00CF58EB" w:rsidP="008F6F62" w14:paraId="602A9FD9" w14:textId="33BC3127">
      <w:pPr>
        <w:spacing w:line="276" w:lineRule="auto"/>
        <w:rPr>
          <w:rFonts w:ascii="Arial Nova" w:hAnsi="Arial Nova" w:cstheme="minorHAnsi"/>
          <w:color w:val="F79646" w:themeColor="accent6"/>
        </w:rPr>
      </w:pPr>
    </w:p>
    <w:p w:rsidR="00711C11" w:rsidRPr="00AD7EE8" w:rsidP="001869B2" w14:paraId="5FDB190D" w14:textId="6CEEEFE1">
      <w:pPr>
        <w:spacing w:after="240" w:line="276" w:lineRule="auto"/>
        <w:ind w:firstLine="720"/>
      </w:pPr>
      <w:r w:rsidRPr="00721FE6">
        <w:t xml:space="preserve">The total estimated annualized cost to respondents </w:t>
      </w:r>
      <w:r>
        <w:t>will be</w:t>
      </w:r>
      <w:r w:rsidRPr="00721FE6">
        <w:t xml:space="preserve"> </w:t>
      </w:r>
      <w:r>
        <w:t>$</w:t>
      </w:r>
      <w:r w:rsidR="009E55FD">
        <w:t>18,727.64</w:t>
      </w:r>
      <w:r>
        <w:t xml:space="preserve"> (Table A.12.b)</w:t>
      </w:r>
      <w:r w:rsidRPr="00721FE6">
        <w:t>. This estimate is based on data from the</w:t>
      </w:r>
      <w:r>
        <w:t xml:space="preserve"> United States Department of Labor’s</w:t>
      </w:r>
      <w:r w:rsidRPr="00721FE6">
        <w:t xml:space="preserve"> Bureau of Labor Statistics</w:t>
      </w:r>
      <w:r>
        <w:t xml:space="preserve"> (BLS)</w:t>
      </w:r>
      <w:r w:rsidRPr="00721FE6">
        <w:t xml:space="preserve">. </w:t>
      </w:r>
      <w:r>
        <w:t xml:space="preserve">The </w:t>
      </w:r>
      <w:r w:rsidRPr="00721FE6">
        <w:t xml:space="preserve">estimate of </w:t>
      </w:r>
      <w:r>
        <w:t>costs to awardees’ partners is $</w:t>
      </w:r>
      <w:r w:rsidR="009E55FD">
        <w:t>12,103.00</w:t>
      </w:r>
      <w:r w:rsidRPr="00721FE6">
        <w:t xml:space="preserve"> and is based on an average hourly wage of $3</w:t>
      </w:r>
      <w:r w:rsidR="000E04B0">
        <w:t>7</w:t>
      </w:r>
      <w:r>
        <w:t>.</w:t>
      </w:r>
      <w:r w:rsidR="000E04B0">
        <w:t>24</w:t>
      </w:r>
      <w:r w:rsidRPr="00721FE6">
        <w:t xml:space="preserve"> for </w:t>
      </w:r>
      <w:r>
        <w:t>staff (Registered Nurses; BLS occupation code 29-1141) to collect and transmit hospital inventory data to their awardee</w:t>
      </w:r>
      <w:r w:rsidRPr="00721FE6">
        <w:t xml:space="preserve">. </w:t>
      </w:r>
      <w:r>
        <w:t>Additionally, t</w:t>
      </w:r>
      <w:r w:rsidRPr="00721FE6">
        <w:t xml:space="preserve">he estimate of costs to </w:t>
      </w:r>
      <w:r>
        <w:t>awardees</w:t>
      </w:r>
      <w:r w:rsidRPr="00721FE6">
        <w:t xml:space="preserve"> is $</w:t>
      </w:r>
      <w:r w:rsidR="009E55FD">
        <w:t>6,624.64</w:t>
      </w:r>
      <w:r w:rsidRPr="00721FE6">
        <w:t>, and is based on an average hourly wage of $3</w:t>
      </w:r>
      <w:r w:rsidR="000E04B0">
        <w:t>7</w:t>
      </w:r>
      <w:r>
        <w:t>.6</w:t>
      </w:r>
      <w:r w:rsidR="000E04B0">
        <w:t>4</w:t>
      </w:r>
      <w:r w:rsidRPr="00721FE6">
        <w:t xml:space="preserve"> for </w:t>
      </w:r>
      <w:r>
        <w:t>awardee</w:t>
      </w:r>
      <w:r w:rsidRPr="00721FE6">
        <w:t xml:space="preserve"> staff </w:t>
      </w:r>
      <w:r>
        <w:t xml:space="preserve">(epidemiologists; BLS occupation code 19-1041) </w:t>
      </w:r>
      <w:r w:rsidRPr="00721FE6">
        <w:t>to compile pre-hospital, in-hospital</w:t>
      </w:r>
      <w:r>
        <w:t>, and hospital inventory</w:t>
      </w:r>
      <w:r w:rsidRPr="00721FE6">
        <w:t xml:space="preserve"> data received from hospitals and transmit the information to CDC. Costs to </w:t>
      </w:r>
      <w:r>
        <w:t>awardees</w:t>
      </w:r>
      <w:r w:rsidRPr="00721FE6">
        <w:t xml:space="preserve"> are paid under terms of the cooperative agreement.</w:t>
      </w:r>
    </w:p>
    <w:p w:rsidR="00CF58EB" w:rsidRPr="00246260" w:rsidP="00CF58EB" w14:paraId="02B6683A" w14:textId="09C0A4B4">
      <w:pPr>
        <w:spacing w:line="276" w:lineRule="auto"/>
        <w:rPr>
          <w:b/>
        </w:rPr>
      </w:pPr>
      <w:bookmarkStart w:id="26" w:name="_Hlk46722817"/>
      <w:r w:rsidRPr="00246260">
        <w:rPr>
          <w:b/>
        </w:rPr>
        <w:t>Table A.12.b. Estimated Annualized Burden Costs</w:t>
      </w:r>
      <w:r w:rsidRPr="00246260" w:rsidR="00F77447">
        <w:rPr>
          <w:b/>
        </w:rPr>
        <w:t xml:space="preserve"> to Respondents</w:t>
      </w:r>
    </w:p>
    <w:tbl>
      <w:tblPr>
        <w:tblW w:w="9810" w:type="dxa"/>
        <w:tblInd w:w="-5" w:type="dxa"/>
        <w:tblLayout w:type="fixed"/>
        <w:tblCellMar>
          <w:left w:w="120" w:type="dxa"/>
          <w:right w:w="120" w:type="dxa"/>
        </w:tblCellMar>
        <w:tblLook w:val="0000"/>
      </w:tblPr>
      <w:tblGrid>
        <w:gridCol w:w="2280"/>
        <w:gridCol w:w="2304"/>
        <w:gridCol w:w="1716"/>
        <w:gridCol w:w="1716"/>
        <w:gridCol w:w="1794"/>
      </w:tblGrid>
      <w:tr w14:paraId="61E01337" w14:textId="77777777" w:rsidTr="00CF58EB">
        <w:tblPrEx>
          <w:tblW w:w="9810" w:type="dxa"/>
          <w:tblInd w:w="-5" w:type="dxa"/>
          <w:tblLayout w:type="fixed"/>
          <w:tblCellMar>
            <w:left w:w="120" w:type="dxa"/>
            <w:right w:w="120" w:type="dxa"/>
          </w:tblCellMar>
          <w:tblLook w:val="0000"/>
        </w:tblPrEx>
        <w:trPr>
          <w:trHeight w:val="928"/>
        </w:trPr>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bookmarkEnd w:id="26"/>
          <w:p w:rsidR="00CF58EB" w:rsidRPr="00246260" w:rsidP="00CF58EB" w14:paraId="2AC93C48" w14:textId="77777777">
            <w:pPr>
              <w:spacing w:line="276" w:lineRule="auto"/>
              <w:rPr>
                <w:b/>
                <w:bCs/>
              </w:rPr>
            </w:pPr>
            <w:r w:rsidRPr="00246260">
              <w:rPr>
                <w:b/>
                <w:bCs/>
              </w:rPr>
              <w:t>Type of Respondent</w:t>
            </w:r>
          </w:p>
        </w:tc>
        <w:tc>
          <w:tcPr>
            <w:tcW w:w="2304" w:type="dxa"/>
            <w:tcBorders>
              <w:top w:val="single" w:sz="4" w:space="0" w:color="auto"/>
              <w:left w:val="single" w:sz="4" w:space="0" w:color="auto"/>
              <w:bottom w:val="single" w:sz="4" w:space="0" w:color="auto"/>
              <w:right w:val="single" w:sz="4" w:space="0" w:color="auto"/>
            </w:tcBorders>
            <w:vAlign w:val="center"/>
          </w:tcPr>
          <w:p w:rsidR="00CF58EB" w:rsidRPr="00246260" w:rsidP="00CF58EB" w14:paraId="051A6D61" w14:textId="77777777">
            <w:pPr>
              <w:spacing w:line="276" w:lineRule="auto"/>
              <w:rPr>
                <w:b/>
                <w:bCs/>
              </w:rPr>
            </w:pPr>
            <w:r w:rsidRPr="00246260">
              <w:rPr>
                <w:b/>
                <w:bCs/>
              </w:rPr>
              <w:t>Form Name</w:t>
            </w:r>
          </w:p>
        </w:tc>
        <w:tc>
          <w:tcPr>
            <w:tcW w:w="1716" w:type="dxa"/>
            <w:tcBorders>
              <w:top w:val="single" w:sz="4" w:space="0" w:color="auto"/>
              <w:left w:val="single" w:sz="4" w:space="0" w:color="auto"/>
              <w:bottom w:val="single" w:sz="4" w:space="0" w:color="auto"/>
              <w:right w:val="single" w:sz="4" w:space="0" w:color="auto"/>
            </w:tcBorders>
            <w:vAlign w:val="center"/>
          </w:tcPr>
          <w:p w:rsidR="00CF58EB" w:rsidRPr="00246260" w:rsidP="00CF58EB" w14:paraId="61E2D6D6" w14:textId="30FD6CD9">
            <w:pPr>
              <w:spacing w:line="276" w:lineRule="auto"/>
              <w:rPr>
                <w:b/>
                <w:bCs/>
              </w:rPr>
            </w:pPr>
            <w:r w:rsidRPr="00246260">
              <w:rPr>
                <w:b/>
                <w:bCs/>
              </w:rPr>
              <w:t>Total Annual Burden Hours</w:t>
            </w:r>
          </w:p>
        </w:tc>
        <w:tc>
          <w:tcPr>
            <w:tcW w:w="1716" w:type="dxa"/>
            <w:tcBorders>
              <w:top w:val="single" w:sz="4" w:space="0" w:color="auto"/>
              <w:left w:val="single" w:sz="4" w:space="0" w:color="auto"/>
              <w:bottom w:val="single" w:sz="4" w:space="0" w:color="auto"/>
              <w:right w:val="single" w:sz="4" w:space="0" w:color="auto"/>
            </w:tcBorders>
            <w:vAlign w:val="center"/>
          </w:tcPr>
          <w:p w:rsidR="00CF58EB" w:rsidRPr="00246260" w:rsidP="00CF58EB" w14:paraId="78F5F2AB" w14:textId="33FBE982">
            <w:pPr>
              <w:spacing w:line="276" w:lineRule="auto"/>
              <w:rPr>
                <w:b/>
                <w:bCs/>
              </w:rPr>
            </w:pPr>
            <w:r w:rsidRPr="00246260">
              <w:rPr>
                <w:b/>
                <w:bCs/>
              </w:rPr>
              <w:t>Average Hourly Wage (dollars)</w:t>
            </w:r>
          </w:p>
        </w:tc>
        <w:tc>
          <w:tcPr>
            <w:tcW w:w="1794" w:type="dxa"/>
            <w:tcBorders>
              <w:top w:val="single" w:sz="4" w:space="0" w:color="auto"/>
              <w:left w:val="single" w:sz="8" w:space="0" w:color="000000"/>
              <w:bottom w:val="single" w:sz="4" w:space="0" w:color="auto"/>
              <w:right w:val="single" w:sz="8" w:space="0" w:color="000000"/>
            </w:tcBorders>
            <w:shd w:val="clear" w:color="auto" w:fill="auto"/>
            <w:vAlign w:val="center"/>
          </w:tcPr>
          <w:p w:rsidR="00CF58EB" w:rsidRPr="00246260" w:rsidP="00CF58EB" w14:paraId="255FA8EB" w14:textId="136B1552">
            <w:pPr>
              <w:spacing w:line="276" w:lineRule="auto"/>
              <w:rPr>
                <w:b/>
                <w:bCs/>
              </w:rPr>
            </w:pPr>
            <w:r w:rsidRPr="00246260">
              <w:rPr>
                <w:b/>
                <w:bCs/>
              </w:rPr>
              <w:t xml:space="preserve">Total Respondent Labor Cost </w:t>
            </w:r>
          </w:p>
        </w:tc>
      </w:tr>
      <w:tr w14:paraId="7D0FA270" w14:textId="77777777" w:rsidTr="00CF58EB">
        <w:tblPrEx>
          <w:tblW w:w="9810" w:type="dxa"/>
          <w:tblInd w:w="-5" w:type="dxa"/>
          <w:tblLayout w:type="fixed"/>
          <w:tblCellMar>
            <w:left w:w="120" w:type="dxa"/>
            <w:right w:w="120" w:type="dxa"/>
          </w:tblCellMar>
          <w:tblLook w:val="0000"/>
        </w:tblPrEx>
        <w:trPr>
          <w:trHeight w:val="659"/>
        </w:trPr>
        <w:tc>
          <w:tcPr>
            <w:tcW w:w="2280" w:type="dxa"/>
            <w:vMerge w:val="restart"/>
            <w:tcBorders>
              <w:top w:val="single" w:sz="4" w:space="0" w:color="auto"/>
              <w:left w:val="single" w:sz="4" w:space="0" w:color="auto"/>
              <w:right w:val="single" w:sz="4" w:space="0" w:color="auto"/>
            </w:tcBorders>
            <w:shd w:val="clear" w:color="auto" w:fill="auto"/>
          </w:tcPr>
          <w:p w:rsidR="00CF58EB" w:rsidRPr="00246260" w:rsidP="00CF58EB" w14:paraId="6C4E08A2" w14:textId="77777777">
            <w:pPr>
              <w:spacing w:line="276" w:lineRule="auto"/>
            </w:pPr>
            <w:r w:rsidRPr="00246260">
              <w:t>PCNASP Awardee</w:t>
            </w:r>
          </w:p>
        </w:tc>
        <w:tc>
          <w:tcPr>
            <w:tcW w:w="2304" w:type="dxa"/>
            <w:tcBorders>
              <w:top w:val="single" w:sz="4" w:space="0" w:color="auto"/>
              <w:left w:val="single" w:sz="4" w:space="0" w:color="auto"/>
              <w:bottom w:val="single" w:sz="4" w:space="0" w:color="auto"/>
              <w:right w:val="single" w:sz="4" w:space="0" w:color="auto"/>
            </w:tcBorders>
          </w:tcPr>
          <w:p w:rsidR="00CF58EB" w:rsidRPr="00246260" w:rsidP="00CF58EB" w14:paraId="08AE1F06" w14:textId="77777777">
            <w:pPr>
              <w:spacing w:line="276" w:lineRule="auto"/>
            </w:pPr>
            <w:r w:rsidRPr="00246260">
              <w:t>Pre-hospital care data</w:t>
            </w:r>
          </w:p>
        </w:tc>
        <w:tc>
          <w:tcPr>
            <w:tcW w:w="1716" w:type="dxa"/>
            <w:tcBorders>
              <w:top w:val="single" w:sz="4" w:space="0" w:color="auto"/>
              <w:left w:val="single" w:sz="4" w:space="0" w:color="auto"/>
              <w:bottom w:val="single" w:sz="4" w:space="0" w:color="auto"/>
              <w:right w:val="single" w:sz="4" w:space="0" w:color="auto"/>
            </w:tcBorders>
          </w:tcPr>
          <w:p w:rsidR="00CF58EB" w:rsidRPr="00246260" w:rsidP="00CF58EB" w14:paraId="1AE8D983" w14:textId="3E10F404">
            <w:pPr>
              <w:spacing w:line="276" w:lineRule="auto"/>
            </w:pPr>
            <w:r>
              <w:t>46</w:t>
            </w:r>
          </w:p>
        </w:tc>
        <w:tc>
          <w:tcPr>
            <w:tcW w:w="1716" w:type="dxa"/>
            <w:tcBorders>
              <w:top w:val="single" w:sz="4" w:space="0" w:color="auto"/>
              <w:left w:val="single" w:sz="4" w:space="0" w:color="auto"/>
              <w:bottom w:val="single" w:sz="4" w:space="0" w:color="auto"/>
              <w:right w:val="single" w:sz="4" w:space="0" w:color="auto"/>
            </w:tcBorders>
          </w:tcPr>
          <w:p w:rsidR="00CF58EB" w:rsidRPr="00246260" w:rsidP="00CF58EB" w14:paraId="4F2D7DE5" w14:textId="28FE0969">
            <w:pPr>
              <w:spacing w:line="276" w:lineRule="auto"/>
            </w:pPr>
            <w:r w:rsidRPr="00246260">
              <w:t>$3</w:t>
            </w:r>
            <w:r w:rsidRPr="00246260" w:rsidR="000E04B0">
              <w:t>7</w:t>
            </w:r>
            <w:r w:rsidRPr="00246260">
              <w:t>.6</w:t>
            </w:r>
            <w:r w:rsidRPr="00246260" w:rsidR="000E04B0">
              <w:t>4</w:t>
            </w:r>
          </w:p>
        </w:tc>
        <w:tc>
          <w:tcPr>
            <w:tcW w:w="1794" w:type="dxa"/>
            <w:tcBorders>
              <w:top w:val="single" w:sz="4" w:space="0" w:color="auto"/>
              <w:left w:val="single" w:sz="8" w:space="0" w:color="000000"/>
              <w:bottom w:val="single" w:sz="4" w:space="0" w:color="auto"/>
              <w:right w:val="single" w:sz="8" w:space="0" w:color="000000"/>
            </w:tcBorders>
            <w:shd w:val="clear" w:color="auto" w:fill="auto"/>
          </w:tcPr>
          <w:p w:rsidR="00CF58EB" w:rsidRPr="00246260" w:rsidP="00CF58EB" w14:paraId="335C7560" w14:textId="68F92BCC">
            <w:pPr>
              <w:spacing w:line="276" w:lineRule="auto"/>
            </w:pPr>
            <w:r w:rsidRPr="00246260">
              <w:t>$</w:t>
            </w:r>
            <w:r w:rsidR="00086224">
              <w:t>1,731.44</w:t>
            </w:r>
          </w:p>
        </w:tc>
      </w:tr>
      <w:tr w14:paraId="78E18969" w14:textId="77777777" w:rsidTr="00CF58EB">
        <w:tblPrEx>
          <w:tblW w:w="9810" w:type="dxa"/>
          <w:tblInd w:w="-5" w:type="dxa"/>
          <w:tblLayout w:type="fixed"/>
          <w:tblCellMar>
            <w:left w:w="120" w:type="dxa"/>
            <w:right w:w="120" w:type="dxa"/>
          </w:tblCellMar>
          <w:tblLook w:val="0000"/>
        </w:tblPrEx>
        <w:trPr>
          <w:trHeight w:val="659"/>
        </w:trPr>
        <w:tc>
          <w:tcPr>
            <w:tcW w:w="2280" w:type="dxa"/>
            <w:vMerge/>
            <w:tcBorders>
              <w:left w:val="single" w:sz="4" w:space="0" w:color="auto"/>
              <w:right w:val="single" w:sz="4" w:space="0" w:color="auto"/>
            </w:tcBorders>
            <w:shd w:val="clear" w:color="auto" w:fill="auto"/>
          </w:tcPr>
          <w:p w:rsidR="00CF58EB" w:rsidRPr="00246260" w:rsidP="00CF58EB" w14:paraId="5BD7963A" w14:textId="77777777">
            <w:pPr>
              <w:spacing w:line="276" w:lineRule="auto"/>
            </w:pPr>
          </w:p>
        </w:tc>
        <w:tc>
          <w:tcPr>
            <w:tcW w:w="2304" w:type="dxa"/>
            <w:tcBorders>
              <w:top w:val="single" w:sz="4" w:space="0" w:color="auto"/>
              <w:left w:val="single" w:sz="4" w:space="0" w:color="auto"/>
              <w:bottom w:val="single" w:sz="4" w:space="0" w:color="auto"/>
              <w:right w:val="single" w:sz="4" w:space="0" w:color="auto"/>
            </w:tcBorders>
          </w:tcPr>
          <w:p w:rsidR="00CF58EB" w:rsidRPr="00246260" w:rsidP="00CF58EB" w14:paraId="78AB0C81" w14:textId="77777777">
            <w:pPr>
              <w:spacing w:line="276" w:lineRule="auto"/>
            </w:pPr>
            <w:r w:rsidRPr="00246260">
              <w:t>In-hospital care data</w:t>
            </w:r>
          </w:p>
        </w:tc>
        <w:tc>
          <w:tcPr>
            <w:tcW w:w="1716" w:type="dxa"/>
            <w:tcBorders>
              <w:top w:val="single" w:sz="4" w:space="0" w:color="auto"/>
              <w:left w:val="single" w:sz="4" w:space="0" w:color="auto"/>
              <w:bottom w:val="single" w:sz="4" w:space="0" w:color="auto"/>
              <w:right w:val="single" w:sz="4" w:space="0" w:color="auto"/>
            </w:tcBorders>
          </w:tcPr>
          <w:p w:rsidR="00CF58EB" w:rsidRPr="00246260" w:rsidP="00CF58EB" w14:paraId="550B9E1C" w14:textId="2A6FAE5E">
            <w:pPr>
              <w:spacing w:line="276" w:lineRule="auto"/>
            </w:pPr>
            <w:r w:rsidRPr="00246260">
              <w:t>26</w:t>
            </w:r>
          </w:p>
        </w:tc>
        <w:tc>
          <w:tcPr>
            <w:tcW w:w="1716" w:type="dxa"/>
            <w:tcBorders>
              <w:top w:val="single" w:sz="4" w:space="0" w:color="auto"/>
              <w:left w:val="single" w:sz="4" w:space="0" w:color="auto"/>
              <w:bottom w:val="single" w:sz="4" w:space="0" w:color="auto"/>
              <w:right w:val="single" w:sz="4" w:space="0" w:color="auto"/>
            </w:tcBorders>
          </w:tcPr>
          <w:p w:rsidR="00CF58EB" w:rsidRPr="00246260" w:rsidP="00CF58EB" w14:paraId="00505489" w14:textId="5877E25E">
            <w:pPr>
              <w:spacing w:line="276" w:lineRule="auto"/>
            </w:pPr>
            <w:r w:rsidRPr="00246260">
              <w:t>$37.64</w:t>
            </w:r>
          </w:p>
        </w:tc>
        <w:tc>
          <w:tcPr>
            <w:tcW w:w="1794" w:type="dxa"/>
            <w:tcBorders>
              <w:top w:val="single" w:sz="4" w:space="0" w:color="auto"/>
              <w:left w:val="single" w:sz="8" w:space="0" w:color="000000"/>
              <w:bottom w:val="single" w:sz="4" w:space="0" w:color="auto"/>
              <w:right w:val="single" w:sz="8" w:space="0" w:color="000000"/>
            </w:tcBorders>
            <w:shd w:val="clear" w:color="auto" w:fill="auto"/>
          </w:tcPr>
          <w:p w:rsidR="00CF58EB" w:rsidRPr="00246260" w:rsidP="00CF58EB" w14:paraId="32DA39A0" w14:textId="675E4C33">
            <w:pPr>
              <w:spacing w:line="276" w:lineRule="auto"/>
            </w:pPr>
            <w:r w:rsidRPr="00246260">
              <w:t>$</w:t>
            </w:r>
            <w:r w:rsidR="00086224">
              <w:t>978.64</w:t>
            </w:r>
          </w:p>
        </w:tc>
      </w:tr>
      <w:tr w14:paraId="4D81B3B4" w14:textId="77777777" w:rsidTr="00CF58EB">
        <w:tblPrEx>
          <w:tblW w:w="9810" w:type="dxa"/>
          <w:tblInd w:w="-5" w:type="dxa"/>
          <w:tblLayout w:type="fixed"/>
          <w:tblCellMar>
            <w:left w:w="120" w:type="dxa"/>
            <w:right w:w="120" w:type="dxa"/>
          </w:tblCellMar>
          <w:tblLook w:val="0000"/>
        </w:tblPrEx>
        <w:trPr>
          <w:trHeight w:val="659"/>
        </w:trPr>
        <w:tc>
          <w:tcPr>
            <w:tcW w:w="2280" w:type="dxa"/>
            <w:vMerge/>
            <w:tcBorders>
              <w:left w:val="single" w:sz="4" w:space="0" w:color="auto"/>
              <w:bottom w:val="single" w:sz="4" w:space="0" w:color="auto"/>
              <w:right w:val="single" w:sz="4" w:space="0" w:color="auto"/>
            </w:tcBorders>
            <w:shd w:val="clear" w:color="auto" w:fill="auto"/>
          </w:tcPr>
          <w:p w:rsidR="00CF58EB" w:rsidRPr="00246260" w:rsidP="00CF58EB" w14:paraId="0DC33B3B" w14:textId="77777777">
            <w:pPr>
              <w:spacing w:line="276" w:lineRule="auto"/>
            </w:pPr>
          </w:p>
        </w:tc>
        <w:tc>
          <w:tcPr>
            <w:tcW w:w="2304" w:type="dxa"/>
            <w:tcBorders>
              <w:top w:val="single" w:sz="4" w:space="0" w:color="auto"/>
              <w:left w:val="single" w:sz="4" w:space="0" w:color="auto"/>
              <w:bottom w:val="single" w:sz="4" w:space="0" w:color="auto"/>
              <w:right w:val="single" w:sz="4" w:space="0" w:color="auto"/>
            </w:tcBorders>
          </w:tcPr>
          <w:p w:rsidR="00CF58EB" w:rsidRPr="00246260" w:rsidP="00CF58EB" w14:paraId="15C3FFC2" w14:textId="77777777">
            <w:pPr>
              <w:spacing w:line="276" w:lineRule="auto"/>
            </w:pPr>
            <w:r w:rsidRPr="00246260">
              <w:t>Hospital inventory data</w:t>
            </w:r>
          </w:p>
        </w:tc>
        <w:tc>
          <w:tcPr>
            <w:tcW w:w="1716" w:type="dxa"/>
            <w:tcBorders>
              <w:top w:val="single" w:sz="4" w:space="0" w:color="auto"/>
              <w:left w:val="single" w:sz="4" w:space="0" w:color="auto"/>
              <w:bottom w:val="single" w:sz="4" w:space="0" w:color="auto"/>
              <w:right w:val="single" w:sz="4" w:space="0" w:color="auto"/>
            </w:tcBorders>
          </w:tcPr>
          <w:p w:rsidR="00CF58EB" w:rsidRPr="00246260" w:rsidP="00CF58EB" w14:paraId="1B37673B" w14:textId="57294E5A">
            <w:pPr>
              <w:spacing w:line="276" w:lineRule="auto"/>
            </w:pPr>
            <w:r w:rsidRPr="00246260">
              <w:t>104</w:t>
            </w:r>
          </w:p>
        </w:tc>
        <w:tc>
          <w:tcPr>
            <w:tcW w:w="1716" w:type="dxa"/>
            <w:tcBorders>
              <w:top w:val="single" w:sz="4" w:space="0" w:color="auto"/>
              <w:left w:val="single" w:sz="4" w:space="0" w:color="auto"/>
              <w:bottom w:val="single" w:sz="4" w:space="0" w:color="auto"/>
              <w:right w:val="single" w:sz="4" w:space="0" w:color="auto"/>
            </w:tcBorders>
          </w:tcPr>
          <w:p w:rsidR="00CF58EB" w:rsidRPr="00246260" w:rsidP="00CF58EB" w14:paraId="6D244A14" w14:textId="0A3657AA">
            <w:pPr>
              <w:spacing w:line="276" w:lineRule="auto"/>
            </w:pPr>
            <w:r w:rsidRPr="00246260">
              <w:t>$37.64</w:t>
            </w:r>
          </w:p>
        </w:tc>
        <w:tc>
          <w:tcPr>
            <w:tcW w:w="1794" w:type="dxa"/>
            <w:tcBorders>
              <w:top w:val="single" w:sz="4" w:space="0" w:color="auto"/>
              <w:left w:val="single" w:sz="8" w:space="0" w:color="000000"/>
              <w:bottom w:val="single" w:sz="4" w:space="0" w:color="auto"/>
              <w:right w:val="single" w:sz="8" w:space="0" w:color="000000"/>
            </w:tcBorders>
            <w:shd w:val="clear" w:color="auto" w:fill="auto"/>
          </w:tcPr>
          <w:p w:rsidR="00CF58EB" w:rsidRPr="00246260" w:rsidP="00CF58EB" w14:paraId="468A94F7" w14:textId="63D7CDA5">
            <w:pPr>
              <w:spacing w:line="276" w:lineRule="auto"/>
            </w:pPr>
            <w:r w:rsidRPr="00246260">
              <w:t>$</w:t>
            </w:r>
            <w:r w:rsidR="00086224">
              <w:t>3,914.56</w:t>
            </w:r>
          </w:p>
        </w:tc>
      </w:tr>
      <w:tr w14:paraId="333A14E2" w14:textId="77777777" w:rsidTr="00990937">
        <w:tblPrEx>
          <w:tblW w:w="9810" w:type="dxa"/>
          <w:tblInd w:w="-5" w:type="dxa"/>
          <w:tblLayout w:type="fixed"/>
          <w:tblCellMar>
            <w:left w:w="120" w:type="dxa"/>
            <w:right w:w="120" w:type="dxa"/>
          </w:tblCellMar>
          <w:tblLook w:val="0000"/>
        </w:tblPrEx>
        <w:trPr>
          <w:trHeight w:val="659"/>
        </w:trPr>
        <w:tc>
          <w:tcPr>
            <w:tcW w:w="2280" w:type="dxa"/>
            <w:tcBorders>
              <w:left w:val="single" w:sz="4" w:space="0" w:color="auto"/>
              <w:right w:val="single" w:sz="4" w:space="0" w:color="auto"/>
            </w:tcBorders>
            <w:shd w:val="clear" w:color="auto" w:fill="auto"/>
          </w:tcPr>
          <w:p w:rsidR="00CF58EB" w:rsidRPr="00246260" w:rsidP="00CF58EB" w14:paraId="03D7D06B" w14:textId="77777777">
            <w:pPr>
              <w:spacing w:line="276" w:lineRule="auto"/>
            </w:pPr>
            <w:r w:rsidRPr="00246260">
              <w:t>PCNASP Hospital Partners</w:t>
            </w:r>
          </w:p>
        </w:tc>
        <w:tc>
          <w:tcPr>
            <w:tcW w:w="2304" w:type="dxa"/>
            <w:tcBorders>
              <w:top w:val="single" w:sz="4" w:space="0" w:color="auto"/>
              <w:left w:val="single" w:sz="4" w:space="0" w:color="auto"/>
              <w:bottom w:val="single" w:sz="4" w:space="0" w:color="auto"/>
              <w:right w:val="single" w:sz="4" w:space="0" w:color="auto"/>
            </w:tcBorders>
          </w:tcPr>
          <w:p w:rsidR="00CF58EB" w:rsidRPr="00246260" w:rsidP="00CF58EB" w14:paraId="09634C0D" w14:textId="77777777">
            <w:pPr>
              <w:spacing w:line="276" w:lineRule="auto"/>
            </w:pPr>
            <w:r w:rsidRPr="00246260">
              <w:t>Hospital inventory data</w:t>
            </w:r>
          </w:p>
        </w:tc>
        <w:tc>
          <w:tcPr>
            <w:tcW w:w="1716" w:type="dxa"/>
            <w:tcBorders>
              <w:top w:val="single" w:sz="4" w:space="0" w:color="auto"/>
              <w:left w:val="single" w:sz="4" w:space="0" w:color="auto"/>
              <w:bottom w:val="single" w:sz="4" w:space="0" w:color="auto"/>
              <w:right w:val="single" w:sz="4" w:space="0" w:color="auto"/>
            </w:tcBorders>
          </w:tcPr>
          <w:p w:rsidR="00CF58EB" w:rsidRPr="00246260" w:rsidP="00CF58EB" w14:paraId="41694485" w14:textId="0F4AD298">
            <w:pPr>
              <w:spacing w:line="276" w:lineRule="auto"/>
            </w:pPr>
            <w:r>
              <w:t>325</w:t>
            </w:r>
          </w:p>
        </w:tc>
        <w:tc>
          <w:tcPr>
            <w:tcW w:w="1716" w:type="dxa"/>
            <w:tcBorders>
              <w:top w:val="single" w:sz="4" w:space="0" w:color="auto"/>
              <w:left w:val="single" w:sz="4" w:space="0" w:color="auto"/>
              <w:bottom w:val="single" w:sz="4" w:space="0" w:color="auto"/>
              <w:right w:val="single" w:sz="4" w:space="0" w:color="auto"/>
            </w:tcBorders>
          </w:tcPr>
          <w:p w:rsidR="00CF58EB" w:rsidRPr="00246260" w:rsidP="00CF58EB" w14:paraId="7CE3A412" w14:textId="2D6DA9EF">
            <w:pPr>
              <w:spacing w:line="276" w:lineRule="auto"/>
            </w:pPr>
            <w:r w:rsidRPr="00246260">
              <w:t>$3</w:t>
            </w:r>
            <w:r w:rsidRPr="00246260" w:rsidR="000E04B0">
              <w:t>7</w:t>
            </w:r>
            <w:r w:rsidRPr="00246260">
              <w:t>.</w:t>
            </w:r>
            <w:r w:rsidR="00F45F4B">
              <w:t>6</w:t>
            </w:r>
            <w:r w:rsidRPr="00246260" w:rsidR="000E04B0">
              <w:t>4</w:t>
            </w:r>
          </w:p>
        </w:tc>
        <w:tc>
          <w:tcPr>
            <w:tcW w:w="1794" w:type="dxa"/>
            <w:tcBorders>
              <w:top w:val="single" w:sz="4" w:space="0" w:color="auto"/>
              <w:left w:val="single" w:sz="8" w:space="0" w:color="000000"/>
              <w:bottom w:val="single" w:sz="4" w:space="0" w:color="auto"/>
              <w:right w:val="single" w:sz="8" w:space="0" w:color="000000"/>
            </w:tcBorders>
            <w:shd w:val="clear" w:color="auto" w:fill="auto"/>
          </w:tcPr>
          <w:p w:rsidR="00CF58EB" w:rsidRPr="00246260" w:rsidP="00CF58EB" w14:paraId="24ED0088" w14:textId="32DBAA6E">
            <w:pPr>
              <w:spacing w:line="276" w:lineRule="auto"/>
            </w:pPr>
            <w:r w:rsidRPr="00246260">
              <w:t>$</w:t>
            </w:r>
            <w:r w:rsidR="00086224">
              <w:t>12,3.00</w:t>
            </w:r>
          </w:p>
        </w:tc>
      </w:tr>
      <w:tr w14:paraId="3150D449" w14:textId="77777777" w:rsidTr="00990937">
        <w:tblPrEx>
          <w:tblW w:w="9810" w:type="dxa"/>
          <w:tblInd w:w="-5" w:type="dxa"/>
          <w:tblLayout w:type="fixed"/>
          <w:tblCellMar>
            <w:left w:w="120" w:type="dxa"/>
            <w:right w:w="120" w:type="dxa"/>
          </w:tblCellMar>
          <w:tblLook w:val="0000"/>
        </w:tblPrEx>
        <w:trPr>
          <w:trHeight w:val="432"/>
        </w:trPr>
        <w:tc>
          <w:tcPr>
            <w:tcW w:w="2280" w:type="dxa"/>
            <w:tcBorders>
              <w:left w:val="single" w:sz="4" w:space="0" w:color="auto"/>
              <w:bottom w:val="single" w:sz="4" w:space="0" w:color="auto"/>
              <w:right w:val="single" w:sz="4" w:space="0" w:color="auto"/>
            </w:tcBorders>
            <w:shd w:val="clear" w:color="auto" w:fill="auto"/>
          </w:tcPr>
          <w:p w:rsidR="00990937" w:rsidRPr="00246260" w:rsidP="00CF58EB" w14:paraId="07758BD5" w14:textId="70BEAAE4">
            <w:pPr>
              <w:spacing w:line="276" w:lineRule="auto"/>
            </w:pPr>
            <w:r w:rsidRPr="00246260">
              <w:t>Total</w:t>
            </w:r>
          </w:p>
        </w:tc>
        <w:tc>
          <w:tcPr>
            <w:tcW w:w="5736" w:type="dxa"/>
            <w:gridSpan w:val="3"/>
            <w:tcBorders>
              <w:top w:val="single" w:sz="4" w:space="0" w:color="auto"/>
              <w:left w:val="single" w:sz="4" w:space="0" w:color="auto"/>
              <w:bottom w:val="single" w:sz="4" w:space="0" w:color="auto"/>
              <w:right w:val="single" w:sz="4" w:space="0" w:color="auto"/>
            </w:tcBorders>
          </w:tcPr>
          <w:p w:rsidR="00990937" w:rsidRPr="00246260" w:rsidP="00CF58EB" w14:paraId="7FF6224F" w14:textId="77777777">
            <w:pPr>
              <w:spacing w:line="276" w:lineRule="auto"/>
            </w:pPr>
          </w:p>
        </w:tc>
        <w:tc>
          <w:tcPr>
            <w:tcW w:w="1794" w:type="dxa"/>
            <w:tcBorders>
              <w:top w:val="single" w:sz="4" w:space="0" w:color="auto"/>
              <w:left w:val="single" w:sz="8" w:space="0" w:color="000000"/>
              <w:bottom w:val="single" w:sz="4" w:space="0" w:color="auto"/>
              <w:right w:val="single" w:sz="8" w:space="0" w:color="000000"/>
            </w:tcBorders>
            <w:shd w:val="clear" w:color="auto" w:fill="auto"/>
          </w:tcPr>
          <w:p w:rsidR="00990937" w:rsidRPr="00246260" w:rsidP="00CF58EB" w14:paraId="208F377F" w14:textId="250E32CD">
            <w:pPr>
              <w:spacing w:line="276" w:lineRule="auto"/>
            </w:pPr>
            <w:r w:rsidRPr="00246260">
              <w:t>$</w:t>
            </w:r>
            <w:r w:rsidR="009E55FD">
              <w:t>18,727.64</w:t>
            </w:r>
          </w:p>
        </w:tc>
      </w:tr>
    </w:tbl>
    <w:p w:rsidR="001425F9" w:rsidRPr="00246260" w:rsidP="004C36E8" w14:paraId="6F9AF5C8" w14:textId="77777777">
      <w:pPr>
        <w:spacing w:line="276" w:lineRule="auto"/>
      </w:pPr>
    </w:p>
    <w:p w:rsidR="001425F9" w:rsidRPr="00B35BA2" w:rsidP="001869B2" w14:paraId="26D3E51B" w14:textId="77777777">
      <w:pPr>
        <w:pStyle w:val="Heading2"/>
        <w:spacing w:after="240" w:line="276" w:lineRule="auto"/>
        <w:rPr>
          <w:rFonts w:ascii="Arial Nova" w:hAnsi="Arial Nova" w:cstheme="minorHAnsi"/>
          <w:i/>
          <w:color w:val="auto"/>
          <w:sz w:val="24"/>
          <w:szCs w:val="24"/>
        </w:rPr>
      </w:pPr>
      <w:bookmarkStart w:id="27" w:name="_Toc36702999"/>
      <w:r w:rsidRPr="00B35BA2">
        <w:rPr>
          <w:rFonts w:ascii="Arial Nova" w:hAnsi="Arial Nova" w:cs="Times New Roman"/>
          <w:i/>
          <w:color w:val="auto"/>
          <w:sz w:val="24"/>
          <w:szCs w:val="24"/>
        </w:rPr>
        <w:t>A13. Estimates of Other Total Annual Cost Burden to Respondents and Record Keepers</w:t>
      </w:r>
      <w:bookmarkEnd w:id="27"/>
    </w:p>
    <w:p w:rsidR="00AD7EE8" w:rsidRPr="00721FE6" w:rsidP="001869B2" w14:paraId="53C6AFBB" w14:textId="77777777">
      <w:pPr>
        <w:autoSpaceDE w:val="0"/>
        <w:autoSpaceDN w:val="0"/>
        <w:adjustRightInd w:val="0"/>
        <w:spacing w:line="276" w:lineRule="auto"/>
        <w:ind w:firstLine="720"/>
      </w:pPr>
      <w:r w:rsidRPr="00721FE6">
        <w:t xml:space="preserve">The computer hardware and software needed for an electronic data submission of </w:t>
      </w:r>
      <w:r>
        <w:t>information</w:t>
      </w:r>
      <w:r w:rsidRPr="00721FE6">
        <w:t xml:space="preserve"> to </w:t>
      </w:r>
      <w:r>
        <w:t xml:space="preserve">awardees and </w:t>
      </w:r>
      <w:r w:rsidRPr="00721FE6">
        <w:t>CDC are readily available to</w:t>
      </w:r>
      <w:r>
        <w:t xml:space="preserve"> hospitals and</w:t>
      </w:r>
      <w:r w:rsidRPr="00721FE6">
        <w:t xml:space="preserve"> awardees since they collect and distribute </w:t>
      </w:r>
      <w:r>
        <w:t>these</w:t>
      </w:r>
      <w:r w:rsidRPr="00721FE6">
        <w:t xml:space="preserve"> data for state </w:t>
      </w:r>
      <w:r>
        <w:t xml:space="preserve">and other </w:t>
      </w:r>
      <w:r w:rsidRPr="00721FE6">
        <w:t>purposes</w:t>
      </w:r>
      <w:r>
        <w:t>. H</w:t>
      </w:r>
      <w:r w:rsidRPr="00721FE6">
        <w:t>ence</w:t>
      </w:r>
      <w:r>
        <w:t>,</w:t>
      </w:r>
      <w:r w:rsidRPr="00721FE6">
        <w:t xml:space="preserve"> no </w:t>
      </w:r>
      <w:r>
        <w:t xml:space="preserve">additional </w:t>
      </w:r>
      <w:r w:rsidRPr="00721FE6">
        <w:t>capital or maintenance costs are anticipated.</w:t>
      </w:r>
    </w:p>
    <w:p w:rsidR="001425F9" w:rsidRPr="00174127" w:rsidP="001425F9" w14:paraId="6F433BA1" w14:textId="77777777">
      <w:pPr>
        <w:pStyle w:val="Heading2"/>
        <w:spacing w:line="276" w:lineRule="auto"/>
        <w:rPr>
          <w:rFonts w:ascii="Arial Nova" w:hAnsi="Arial Nova" w:cstheme="minorHAnsi"/>
          <w:i/>
          <w:color w:val="auto"/>
          <w:sz w:val="24"/>
          <w:szCs w:val="24"/>
        </w:rPr>
      </w:pPr>
      <w:bookmarkStart w:id="28" w:name="_Toc36703000"/>
      <w:r w:rsidRPr="00174127">
        <w:rPr>
          <w:rFonts w:ascii="Arial Nova" w:hAnsi="Arial Nova" w:cstheme="minorHAnsi"/>
          <w:i/>
          <w:color w:val="auto"/>
          <w:sz w:val="24"/>
          <w:szCs w:val="24"/>
        </w:rPr>
        <w:t xml:space="preserve">A14. </w:t>
      </w:r>
      <w:bookmarkStart w:id="29" w:name="_Hlk46722838"/>
      <w:r w:rsidRPr="00174127">
        <w:rPr>
          <w:rFonts w:ascii="Arial Nova" w:hAnsi="Arial Nova" w:cstheme="minorHAnsi"/>
          <w:i/>
          <w:color w:val="auto"/>
          <w:sz w:val="24"/>
          <w:szCs w:val="24"/>
        </w:rPr>
        <w:t>Annualized Cost to the Federal Government</w:t>
      </w:r>
      <w:bookmarkEnd w:id="28"/>
      <w:bookmarkEnd w:id="29"/>
    </w:p>
    <w:p w:rsidR="00D770BA" w:rsidP="00CC7AB1" w14:paraId="01538102" w14:textId="7639A3F0">
      <w:pPr>
        <w:spacing w:line="276" w:lineRule="auto"/>
        <w:rPr>
          <w:rFonts w:ascii="Arial Nova" w:hAnsi="Arial Nova"/>
          <w:b/>
          <w:i/>
          <w:color w:val="F79646" w:themeColor="accent6"/>
        </w:rPr>
      </w:pPr>
    </w:p>
    <w:p w:rsidR="004F6DAD" w:rsidP="00257832" w14:paraId="4F130CB8" w14:textId="0DD1C7A1">
      <w:pPr>
        <w:autoSpaceDE w:val="0"/>
        <w:autoSpaceDN w:val="0"/>
        <w:spacing w:line="276" w:lineRule="auto"/>
        <w:ind w:firstLine="720"/>
      </w:pPr>
      <w:r w:rsidRPr="00F12AFB">
        <w:t xml:space="preserve">The </w:t>
      </w:r>
      <w:r>
        <w:t xml:space="preserve">total estimated </w:t>
      </w:r>
      <w:r w:rsidRPr="00F12AFB">
        <w:t xml:space="preserve">annualized cost to the federal government </w:t>
      </w:r>
      <w:r>
        <w:t>includes the costs of a data collection contract and the cost of government personnel time for project oversight</w:t>
      </w:r>
      <w:r w:rsidR="0071736E">
        <w:t xml:space="preserve">. </w:t>
      </w:r>
      <w:r w:rsidR="0047112B">
        <w:t xml:space="preserve">The cost of the data collection contract with the current contractor is estimated to be $350,000 per year. </w:t>
      </w:r>
      <w:r w:rsidR="0071736E">
        <w:t xml:space="preserve">This </w:t>
      </w:r>
      <w:r w:rsidR="00590E55">
        <w:t xml:space="preserve">also </w:t>
      </w:r>
      <w:r w:rsidRPr="004F6DAD" w:rsidR="00257832">
        <w:t xml:space="preserve">includes CDC personnel costs for a </w:t>
      </w:r>
      <w:r w:rsidR="00257832">
        <w:t>health scientist and an ORISE fellow</w:t>
      </w:r>
      <w:r w:rsidRPr="004F6DAD" w:rsidR="00257832">
        <w:t>. This estimated annualized cost is $</w:t>
      </w:r>
      <w:r w:rsidR="00257832">
        <w:t xml:space="preserve">27,042 </w:t>
      </w:r>
      <w:r w:rsidRPr="004F6DAD" w:rsidR="00257832">
        <w:t>for a GS-1</w:t>
      </w:r>
      <w:r w:rsidR="00257832">
        <w:t>3</w:t>
      </w:r>
      <w:r w:rsidRPr="004F6DAD" w:rsidR="00257832">
        <w:t xml:space="preserve"> </w:t>
      </w:r>
      <w:r w:rsidR="00257832">
        <w:t xml:space="preserve">Health Scientist </w:t>
      </w:r>
      <w:r w:rsidRPr="004F6DAD" w:rsidR="00257832">
        <w:t xml:space="preserve">at </w:t>
      </w:r>
      <w:r w:rsidR="00257832">
        <w:t>20</w:t>
      </w:r>
      <w:r w:rsidRPr="004F6DAD" w:rsidR="00257832">
        <w:t>% FTE</w:t>
      </w:r>
      <w:r w:rsidR="00257832">
        <w:t xml:space="preserve"> and ORISE fellow at </w:t>
      </w:r>
      <w:r w:rsidR="00C07FA7">
        <w:t>1</w:t>
      </w:r>
      <w:r w:rsidR="00257832">
        <w:t>5% for $</w:t>
      </w:r>
      <w:r w:rsidR="00C07FA7">
        <w:t>9</w:t>
      </w:r>
      <w:r w:rsidR="00257832">
        <w:t>,0</w:t>
      </w:r>
      <w:r w:rsidR="00C07FA7">
        <w:t>47</w:t>
      </w:r>
      <w:r w:rsidRPr="004F6DAD" w:rsidR="00257832">
        <w:t>. Thus</w:t>
      </w:r>
      <w:r w:rsidR="00257832">
        <w:t>,</w:t>
      </w:r>
      <w:r w:rsidRPr="004F6DAD" w:rsidR="00257832">
        <w:t xml:space="preserve"> the annualized cost</w:t>
      </w:r>
      <w:r w:rsidR="00554905">
        <w:t xml:space="preserve"> for personnel and data contract total</w:t>
      </w:r>
      <w:r w:rsidRPr="004F6DAD" w:rsidR="00257832">
        <w:t xml:space="preserve"> is $</w:t>
      </w:r>
      <w:r w:rsidR="00192581">
        <w:t>3</w:t>
      </w:r>
      <w:r w:rsidR="00205D74">
        <w:t>86</w:t>
      </w:r>
      <w:r w:rsidR="00257832">
        <w:t>,</w:t>
      </w:r>
      <w:r w:rsidR="00205D74">
        <w:t>089</w:t>
      </w:r>
      <w:r w:rsidRPr="004F6DAD" w:rsidR="00257832">
        <w:t xml:space="preserve">. </w:t>
      </w:r>
    </w:p>
    <w:p w:rsidR="002E07D2" w:rsidP="00257832" w14:paraId="4A9E93C1" w14:textId="77777777">
      <w:pPr>
        <w:autoSpaceDE w:val="0"/>
        <w:autoSpaceDN w:val="0"/>
        <w:spacing w:line="276" w:lineRule="auto"/>
        <w:ind w:firstLine="720"/>
      </w:pPr>
    </w:p>
    <w:p w:rsidR="00E8699E" w:rsidRPr="00193A54" w:rsidP="00E8699E" w14:paraId="293BDB86" w14:textId="77777777">
      <w:r>
        <w:rPr>
          <w:b/>
          <w:bCs/>
        </w:rPr>
        <w:t>Table A1</w:t>
      </w:r>
      <w:r w:rsidRPr="00193A54">
        <w:rPr>
          <w:b/>
          <w:bCs/>
        </w:rPr>
        <w:t>4-</w:t>
      </w:r>
      <w:r>
        <w:rPr>
          <w:b/>
          <w:bCs/>
        </w:rPr>
        <w:t>A</w:t>
      </w:r>
      <w:r w:rsidRPr="00193A54">
        <w:rPr>
          <w:b/>
          <w:bCs/>
        </w:rPr>
        <w:t xml:space="preserve">. </w:t>
      </w:r>
      <w:r w:rsidRPr="00641242">
        <w:rPr>
          <w:bCs/>
        </w:rPr>
        <w:t>Estimated Annualized Federal Government Cost</w:t>
      </w:r>
      <w:r w:rsidRPr="00193A54">
        <w:rPr>
          <w:b/>
          <w:bCs/>
        </w:rPr>
        <w:t xml:space="preserve"> </w:t>
      </w:r>
      <w:r w:rsidRPr="00641242">
        <w:rPr>
          <w:bCs/>
        </w:rPr>
        <w:t>Distribution</w:t>
      </w:r>
      <w:r w:rsidRPr="00193A54">
        <w:rPr>
          <w:b/>
          <w:bCs/>
        </w:rPr>
        <w:t> </w:t>
      </w:r>
    </w:p>
    <w:p w:rsidR="00E8699E" w:rsidP="00257832" w14:paraId="0AB64866" w14:textId="77777777">
      <w:pPr>
        <w:autoSpaceDE w:val="0"/>
        <w:autoSpaceDN w:val="0"/>
        <w:spacing w:line="276" w:lineRule="auto"/>
        <w:ind w:firstLine="720"/>
      </w:pPr>
    </w:p>
    <w:tbl>
      <w:tblPr>
        <w:tblW w:w="76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215"/>
        <w:gridCol w:w="2405"/>
      </w:tblGrid>
      <w:tr w14:paraId="0FCAB3AF" w14:textId="77777777">
        <w:tblPrEx>
          <w:tblW w:w="76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315"/>
          <w:jc w:val="center"/>
        </w:trPr>
        <w:tc>
          <w:tcPr>
            <w:tcW w:w="5215" w:type="dxa"/>
            <w:shd w:val="clear" w:color="auto" w:fill="auto"/>
          </w:tcPr>
          <w:p w:rsidR="00703AF1" w:rsidRPr="00193A54" w14:paraId="2441E9A8" w14:textId="77777777">
            <w:pPr>
              <w:rPr>
                <w:b/>
                <w:bCs/>
              </w:rPr>
            </w:pPr>
            <w:r w:rsidRPr="00193A54">
              <w:rPr>
                <w:b/>
                <w:bCs/>
              </w:rPr>
              <w:t> </w:t>
            </w:r>
          </w:p>
        </w:tc>
        <w:tc>
          <w:tcPr>
            <w:tcW w:w="2405" w:type="dxa"/>
            <w:shd w:val="clear" w:color="auto" w:fill="auto"/>
          </w:tcPr>
          <w:p w:rsidR="00703AF1" w:rsidRPr="00193A54" w14:paraId="0FAD8B6E" w14:textId="77777777">
            <w:pPr>
              <w:rPr>
                <w:b/>
                <w:bCs/>
              </w:rPr>
            </w:pPr>
            <w:r w:rsidRPr="00193A54">
              <w:rPr>
                <w:b/>
                <w:bCs/>
              </w:rPr>
              <w:t> Annualized Cost</w:t>
            </w:r>
          </w:p>
        </w:tc>
      </w:tr>
      <w:tr w14:paraId="6A98120E" w14:textId="77777777">
        <w:tblPrEx>
          <w:tblW w:w="7620" w:type="dxa"/>
          <w:jc w:val="center"/>
          <w:tblLook w:val="0000"/>
        </w:tblPrEx>
        <w:trPr>
          <w:cantSplit/>
          <w:trHeight w:val="315"/>
          <w:jc w:val="center"/>
        </w:trPr>
        <w:tc>
          <w:tcPr>
            <w:tcW w:w="5215" w:type="dxa"/>
            <w:shd w:val="clear" w:color="auto" w:fill="auto"/>
          </w:tcPr>
          <w:p w:rsidR="00703AF1" w:rsidRPr="00193A54" w14:paraId="6E5C074E" w14:textId="4759F770">
            <w:pPr>
              <w:rPr>
                <w:b/>
                <w:bCs/>
              </w:rPr>
            </w:pPr>
            <w:r w:rsidRPr="00193A54">
              <w:rPr>
                <w:b/>
                <w:bCs/>
              </w:rPr>
              <w:t xml:space="preserve">CDC - GS 13 Technical Monitor at </w:t>
            </w:r>
            <w:r w:rsidR="00B6625D">
              <w:rPr>
                <w:b/>
                <w:bCs/>
              </w:rPr>
              <w:t>2</w:t>
            </w:r>
            <w:r w:rsidRPr="00193A54">
              <w:rPr>
                <w:b/>
                <w:bCs/>
              </w:rPr>
              <w:t>0% FTE</w:t>
            </w:r>
          </w:p>
        </w:tc>
        <w:tc>
          <w:tcPr>
            <w:tcW w:w="2405" w:type="dxa"/>
            <w:shd w:val="clear" w:color="auto" w:fill="auto"/>
          </w:tcPr>
          <w:p w:rsidR="00703AF1" w:rsidRPr="00193A54" w14:paraId="5B912728" w14:textId="0633044A">
            <w:pPr>
              <w:jc w:val="center"/>
              <w:rPr>
                <w:b/>
                <w:bCs/>
              </w:rPr>
            </w:pPr>
            <w:r w:rsidRPr="00193A54">
              <w:rPr>
                <w:b/>
                <w:bCs/>
              </w:rPr>
              <w:t>$</w:t>
            </w:r>
            <w:r w:rsidR="00B6625D">
              <w:rPr>
                <w:b/>
                <w:bCs/>
              </w:rPr>
              <w:t>27,042</w:t>
            </w:r>
          </w:p>
        </w:tc>
      </w:tr>
      <w:tr w14:paraId="6F81EC32" w14:textId="77777777">
        <w:tblPrEx>
          <w:tblW w:w="7620" w:type="dxa"/>
          <w:jc w:val="center"/>
          <w:tblLook w:val="0000"/>
        </w:tblPrEx>
        <w:trPr>
          <w:cantSplit/>
          <w:trHeight w:val="315"/>
          <w:jc w:val="center"/>
        </w:trPr>
        <w:tc>
          <w:tcPr>
            <w:tcW w:w="5215" w:type="dxa"/>
            <w:shd w:val="clear" w:color="auto" w:fill="auto"/>
          </w:tcPr>
          <w:p w:rsidR="00703AF1" w:rsidRPr="00554FFE" w14:paraId="66F98BD5" w14:textId="0A06D652">
            <w:pPr>
              <w:rPr>
                <w:b/>
              </w:rPr>
            </w:pPr>
            <w:r w:rsidRPr="00554FFE">
              <w:rPr>
                <w:b/>
              </w:rPr>
              <w:t>CDC –</w:t>
            </w:r>
            <w:r w:rsidR="005F2FAB">
              <w:rPr>
                <w:b/>
              </w:rPr>
              <w:t xml:space="preserve"> ORISE </w:t>
            </w:r>
            <w:r w:rsidRPr="00554FFE">
              <w:rPr>
                <w:b/>
              </w:rPr>
              <w:t>FELLOW (GS-</w:t>
            </w:r>
            <w:r w:rsidR="005F2FAB">
              <w:rPr>
                <w:b/>
              </w:rPr>
              <w:t>9</w:t>
            </w:r>
            <w:r w:rsidRPr="00554FFE">
              <w:rPr>
                <w:b/>
              </w:rPr>
              <w:t xml:space="preserve">) at </w:t>
            </w:r>
            <w:r w:rsidR="00D77B1C">
              <w:rPr>
                <w:b/>
              </w:rPr>
              <w:t>1</w:t>
            </w:r>
            <w:r w:rsidR="005F2FAB">
              <w:rPr>
                <w:b/>
              </w:rPr>
              <w:t>5</w:t>
            </w:r>
            <w:r w:rsidRPr="00554FFE">
              <w:rPr>
                <w:b/>
              </w:rPr>
              <w:t xml:space="preserve">% </w:t>
            </w:r>
          </w:p>
        </w:tc>
        <w:tc>
          <w:tcPr>
            <w:tcW w:w="2405" w:type="dxa"/>
            <w:shd w:val="clear" w:color="auto" w:fill="auto"/>
          </w:tcPr>
          <w:p w:rsidR="00703AF1" w:rsidRPr="00554FFE" w14:paraId="0E766809" w14:textId="0D666AF2">
            <w:pPr>
              <w:jc w:val="center"/>
              <w:rPr>
                <w:b/>
              </w:rPr>
            </w:pPr>
            <w:r w:rsidRPr="00554FFE">
              <w:rPr>
                <w:b/>
              </w:rPr>
              <w:t>$</w:t>
            </w:r>
            <w:r w:rsidR="00D77B1C">
              <w:rPr>
                <w:b/>
              </w:rPr>
              <w:t>9,047</w:t>
            </w:r>
            <w:r w:rsidRPr="00554FFE">
              <w:rPr>
                <w:b/>
              </w:rPr>
              <w:t> </w:t>
            </w:r>
          </w:p>
        </w:tc>
      </w:tr>
      <w:tr w14:paraId="47A98AAB" w14:textId="77777777">
        <w:tblPrEx>
          <w:tblW w:w="7620" w:type="dxa"/>
          <w:jc w:val="center"/>
          <w:tblLook w:val="0000"/>
        </w:tblPrEx>
        <w:trPr>
          <w:cantSplit/>
          <w:trHeight w:val="315"/>
          <w:jc w:val="center"/>
        </w:trPr>
        <w:tc>
          <w:tcPr>
            <w:tcW w:w="5215" w:type="dxa"/>
            <w:shd w:val="clear" w:color="auto" w:fill="auto"/>
          </w:tcPr>
          <w:p w:rsidR="00703AF1" w:rsidRPr="00193A54" w14:paraId="664F2C94" w14:textId="72E69655">
            <w:pPr>
              <w:rPr>
                <w:b/>
                <w:bCs/>
              </w:rPr>
            </w:pPr>
            <w:r>
              <w:rPr>
                <w:b/>
                <w:bCs/>
              </w:rPr>
              <w:t>or</w:t>
            </w:r>
          </w:p>
        </w:tc>
        <w:tc>
          <w:tcPr>
            <w:tcW w:w="2405" w:type="dxa"/>
            <w:shd w:val="clear" w:color="auto" w:fill="auto"/>
          </w:tcPr>
          <w:p w:rsidR="00703AF1" w:rsidRPr="00193A54" w14:paraId="066E11B2" w14:textId="77777777">
            <w:pPr>
              <w:jc w:val="center"/>
              <w:rPr>
                <w:b/>
                <w:bCs/>
              </w:rPr>
            </w:pPr>
          </w:p>
        </w:tc>
      </w:tr>
      <w:tr w14:paraId="4A96C69D" w14:textId="77777777">
        <w:tblPrEx>
          <w:tblW w:w="7620" w:type="dxa"/>
          <w:jc w:val="center"/>
          <w:tblLook w:val="0000"/>
        </w:tblPrEx>
        <w:trPr>
          <w:cantSplit/>
          <w:trHeight w:val="315"/>
          <w:jc w:val="center"/>
        </w:trPr>
        <w:tc>
          <w:tcPr>
            <w:tcW w:w="5215" w:type="dxa"/>
            <w:shd w:val="clear" w:color="auto" w:fill="auto"/>
          </w:tcPr>
          <w:p w:rsidR="00703AF1" w:rsidRPr="00193A54" w14:paraId="4E399404" w14:textId="24507B34">
            <w:pPr>
              <w:rPr>
                <w:b/>
                <w:bCs/>
              </w:rPr>
            </w:pPr>
            <w:r w:rsidRPr="00193A54">
              <w:rPr>
                <w:b/>
                <w:bCs/>
              </w:rPr>
              <w:t>Data Contract</w:t>
            </w:r>
            <w:r w:rsidR="00554905">
              <w:rPr>
                <w:b/>
                <w:bCs/>
              </w:rPr>
              <w:t>or</w:t>
            </w:r>
            <w:r w:rsidRPr="00193A54">
              <w:rPr>
                <w:b/>
                <w:bCs/>
              </w:rPr>
              <w:t xml:space="preserve"> Total</w:t>
            </w:r>
          </w:p>
        </w:tc>
        <w:tc>
          <w:tcPr>
            <w:tcW w:w="2405" w:type="dxa"/>
            <w:shd w:val="clear" w:color="auto" w:fill="auto"/>
          </w:tcPr>
          <w:p w:rsidR="00703AF1" w:rsidRPr="00193A54" w14:paraId="11F04BC0" w14:textId="422329F3">
            <w:pPr>
              <w:jc w:val="center"/>
              <w:rPr>
                <w:b/>
                <w:bCs/>
              </w:rPr>
            </w:pPr>
            <w:r w:rsidRPr="00193A54">
              <w:rPr>
                <w:b/>
                <w:bCs/>
              </w:rPr>
              <w:t>$</w:t>
            </w:r>
            <w:r w:rsidR="00F62B72">
              <w:rPr>
                <w:b/>
                <w:bCs/>
              </w:rPr>
              <w:t>297</w:t>
            </w:r>
            <w:r w:rsidRPr="00193A54">
              <w:rPr>
                <w:b/>
                <w:bCs/>
              </w:rPr>
              <w:t>,</w:t>
            </w:r>
            <w:r w:rsidR="00F62B72">
              <w:rPr>
                <w:b/>
                <w:bCs/>
              </w:rPr>
              <w:t>875</w:t>
            </w:r>
            <w:r w:rsidRPr="00193A54">
              <w:rPr>
                <w:b/>
                <w:bCs/>
              </w:rPr>
              <w:t xml:space="preserve"> </w:t>
            </w:r>
          </w:p>
        </w:tc>
      </w:tr>
      <w:tr w14:paraId="14164BAB" w14:textId="77777777">
        <w:tblPrEx>
          <w:tblW w:w="7620" w:type="dxa"/>
          <w:jc w:val="center"/>
          <w:tblLook w:val="0000"/>
        </w:tblPrEx>
        <w:trPr>
          <w:trHeight w:val="255"/>
          <w:jc w:val="center"/>
        </w:trPr>
        <w:tc>
          <w:tcPr>
            <w:tcW w:w="5215" w:type="dxa"/>
            <w:shd w:val="clear" w:color="auto" w:fill="auto"/>
          </w:tcPr>
          <w:p w:rsidR="00703AF1" w:rsidRPr="00193A54" w14:paraId="154E41EA" w14:textId="77777777">
            <w:pPr>
              <w:ind w:firstLine="240" w:firstLineChars="100"/>
            </w:pPr>
            <w:r w:rsidRPr="00193A54">
              <w:t>Data Collection</w:t>
            </w:r>
          </w:p>
        </w:tc>
        <w:tc>
          <w:tcPr>
            <w:tcW w:w="2405" w:type="dxa"/>
            <w:shd w:val="clear" w:color="auto" w:fill="auto"/>
          </w:tcPr>
          <w:p w:rsidR="00703AF1" w:rsidRPr="00193A54" w14:paraId="76436F6B" w14:textId="2497F09B">
            <w:pPr>
              <w:jc w:val="center"/>
            </w:pPr>
            <w:r>
              <w:t>7</w:t>
            </w:r>
            <w:r w:rsidR="00BB383C">
              <w:t>8</w:t>
            </w:r>
            <w:r w:rsidRPr="00193A54">
              <w:t>,</w:t>
            </w:r>
            <w:r w:rsidR="00C36627">
              <w:t>875</w:t>
            </w:r>
          </w:p>
        </w:tc>
      </w:tr>
      <w:tr w14:paraId="27EC4391" w14:textId="77777777">
        <w:tblPrEx>
          <w:tblW w:w="7620" w:type="dxa"/>
          <w:jc w:val="center"/>
          <w:tblLook w:val="0000"/>
        </w:tblPrEx>
        <w:trPr>
          <w:trHeight w:val="255"/>
          <w:jc w:val="center"/>
        </w:trPr>
        <w:tc>
          <w:tcPr>
            <w:tcW w:w="5215" w:type="dxa"/>
            <w:shd w:val="clear" w:color="auto" w:fill="auto"/>
          </w:tcPr>
          <w:p w:rsidR="00703AF1" w:rsidRPr="00193A54" w14:paraId="366192E6" w14:textId="77777777">
            <w:pPr>
              <w:ind w:firstLine="240" w:firstLineChars="100"/>
            </w:pPr>
            <w:r w:rsidRPr="00193A54">
              <w:t>Data Analysis</w:t>
            </w:r>
          </w:p>
        </w:tc>
        <w:tc>
          <w:tcPr>
            <w:tcW w:w="2405" w:type="dxa"/>
            <w:shd w:val="clear" w:color="auto" w:fill="auto"/>
          </w:tcPr>
          <w:p w:rsidR="00703AF1" w:rsidRPr="00193A54" w14:paraId="584D48BC" w14:textId="43EFD90B">
            <w:pPr>
              <w:jc w:val="center"/>
            </w:pPr>
            <w:r>
              <w:t>5</w:t>
            </w:r>
            <w:r w:rsidR="00BB383C">
              <w:t>9</w:t>
            </w:r>
            <w:r w:rsidR="00EB4661">
              <w:t>,0</w:t>
            </w:r>
            <w:r w:rsidRPr="00193A54">
              <w:t>00</w:t>
            </w:r>
          </w:p>
        </w:tc>
      </w:tr>
      <w:tr w14:paraId="7BF01446" w14:textId="77777777">
        <w:tblPrEx>
          <w:tblW w:w="7620" w:type="dxa"/>
          <w:jc w:val="center"/>
          <w:tblLook w:val="0000"/>
        </w:tblPrEx>
        <w:trPr>
          <w:trHeight w:val="255"/>
          <w:jc w:val="center"/>
        </w:trPr>
        <w:tc>
          <w:tcPr>
            <w:tcW w:w="5215" w:type="dxa"/>
            <w:shd w:val="clear" w:color="auto" w:fill="auto"/>
          </w:tcPr>
          <w:p w:rsidR="00703AF1" w:rsidRPr="00193A54" w14:paraId="2DE8E167" w14:textId="77777777">
            <w:pPr>
              <w:ind w:firstLine="240" w:firstLineChars="100"/>
            </w:pPr>
            <w:r w:rsidRPr="00193A54">
              <w:t>Data Reporting</w:t>
            </w:r>
          </w:p>
        </w:tc>
        <w:tc>
          <w:tcPr>
            <w:tcW w:w="2405" w:type="dxa"/>
            <w:shd w:val="clear" w:color="auto" w:fill="auto"/>
          </w:tcPr>
          <w:p w:rsidR="00703AF1" w:rsidRPr="00193A54" w14:paraId="5A1BEA15" w14:textId="20A948F1">
            <w:pPr>
              <w:jc w:val="center"/>
            </w:pPr>
            <w:r>
              <w:t>1</w:t>
            </w:r>
            <w:r w:rsidR="00B36665">
              <w:t>26</w:t>
            </w:r>
            <w:r w:rsidRPr="00193A54">
              <w:t>,000</w:t>
            </w:r>
          </w:p>
        </w:tc>
      </w:tr>
      <w:tr w14:paraId="54C085B5" w14:textId="77777777">
        <w:tblPrEx>
          <w:tblW w:w="7620" w:type="dxa"/>
          <w:jc w:val="center"/>
          <w:tblLook w:val="0000"/>
        </w:tblPrEx>
        <w:trPr>
          <w:trHeight w:val="255"/>
          <w:jc w:val="center"/>
        </w:trPr>
        <w:tc>
          <w:tcPr>
            <w:tcW w:w="5215" w:type="dxa"/>
            <w:shd w:val="clear" w:color="auto" w:fill="auto"/>
          </w:tcPr>
          <w:p w:rsidR="00703AF1" w:rsidRPr="00193A54" w14:paraId="4446A9CE" w14:textId="77777777">
            <w:pPr>
              <w:ind w:firstLine="240" w:firstLineChars="100"/>
            </w:pPr>
            <w:r w:rsidRPr="00193A54">
              <w:t>Data Training</w:t>
            </w:r>
          </w:p>
        </w:tc>
        <w:tc>
          <w:tcPr>
            <w:tcW w:w="2405" w:type="dxa"/>
            <w:shd w:val="clear" w:color="auto" w:fill="auto"/>
          </w:tcPr>
          <w:p w:rsidR="00703AF1" w:rsidRPr="00193A54" w14:paraId="65ED1EB9" w14:textId="521B3F46">
            <w:pPr>
              <w:jc w:val="center"/>
            </w:pPr>
            <w:r>
              <w:t>3</w:t>
            </w:r>
            <w:r w:rsidR="008924F8">
              <w:t>4</w:t>
            </w:r>
            <w:r w:rsidRPr="00193A54">
              <w:t>,000</w:t>
            </w:r>
          </w:p>
        </w:tc>
      </w:tr>
      <w:tr w14:paraId="5EC5EB40" w14:textId="77777777">
        <w:tblPrEx>
          <w:tblW w:w="7620" w:type="dxa"/>
          <w:jc w:val="center"/>
          <w:tblLook w:val="0000"/>
        </w:tblPrEx>
        <w:trPr>
          <w:cantSplit/>
          <w:trHeight w:val="330"/>
          <w:jc w:val="center"/>
        </w:trPr>
        <w:tc>
          <w:tcPr>
            <w:tcW w:w="5215" w:type="dxa"/>
            <w:shd w:val="clear" w:color="auto" w:fill="auto"/>
          </w:tcPr>
          <w:p w:rsidR="00703AF1" w:rsidRPr="00193A54" w14:paraId="78D65D2C" w14:textId="77777777">
            <w:pPr>
              <w:rPr>
                <w:b/>
                <w:bCs/>
              </w:rPr>
            </w:pPr>
            <w:r w:rsidRPr="00193A54">
              <w:rPr>
                <w:b/>
                <w:bCs/>
              </w:rPr>
              <w:t>Total</w:t>
            </w:r>
          </w:p>
        </w:tc>
        <w:tc>
          <w:tcPr>
            <w:tcW w:w="2405" w:type="dxa"/>
            <w:shd w:val="clear" w:color="auto" w:fill="auto"/>
          </w:tcPr>
          <w:p w:rsidR="00703AF1" w:rsidRPr="00193A54" w14:paraId="52C15AD1" w14:textId="2F1D8C17">
            <w:pPr>
              <w:jc w:val="center"/>
              <w:rPr>
                <w:b/>
                <w:bCs/>
              </w:rPr>
            </w:pPr>
            <w:r w:rsidRPr="00193A54">
              <w:rPr>
                <w:b/>
                <w:bCs/>
              </w:rPr>
              <w:t>$3</w:t>
            </w:r>
            <w:r w:rsidR="004653E2">
              <w:rPr>
                <w:b/>
                <w:bCs/>
              </w:rPr>
              <w:t>33</w:t>
            </w:r>
            <w:r w:rsidRPr="00193A54">
              <w:rPr>
                <w:b/>
                <w:bCs/>
              </w:rPr>
              <w:t>,</w:t>
            </w:r>
            <w:r w:rsidR="004653E2">
              <w:rPr>
                <w:b/>
                <w:bCs/>
              </w:rPr>
              <w:t>964</w:t>
            </w:r>
          </w:p>
        </w:tc>
      </w:tr>
    </w:tbl>
    <w:p w:rsidR="00BA66E9" w:rsidP="00257832" w14:paraId="264C2003" w14:textId="77777777">
      <w:pPr>
        <w:autoSpaceDE w:val="0"/>
        <w:autoSpaceDN w:val="0"/>
        <w:spacing w:line="276" w:lineRule="auto"/>
        <w:ind w:firstLine="720"/>
      </w:pPr>
    </w:p>
    <w:p w:rsidR="00FF0194" w:rsidP="00FF0194" w14:paraId="7BC47C41" w14:textId="77777777">
      <w:pPr>
        <w:rPr>
          <w:bCs/>
        </w:rPr>
      </w:pPr>
      <w:r>
        <w:rPr>
          <w:b/>
          <w:bCs/>
        </w:rPr>
        <w:t>Table A1</w:t>
      </w:r>
      <w:r w:rsidRPr="00193A54">
        <w:rPr>
          <w:b/>
          <w:bCs/>
        </w:rPr>
        <w:t>4-</w:t>
      </w:r>
      <w:r>
        <w:rPr>
          <w:b/>
          <w:bCs/>
        </w:rPr>
        <w:t>B</w:t>
      </w:r>
      <w:r w:rsidRPr="00193A54">
        <w:rPr>
          <w:b/>
          <w:bCs/>
        </w:rPr>
        <w:t xml:space="preserve">. </w:t>
      </w:r>
      <w:r w:rsidRPr="00641242">
        <w:rPr>
          <w:bCs/>
        </w:rPr>
        <w:t xml:space="preserve">Estimated Annualized Federal Government </w:t>
      </w:r>
      <w:r>
        <w:rPr>
          <w:bCs/>
        </w:rPr>
        <w:t>Operational and Maintenance Costs</w:t>
      </w:r>
    </w:p>
    <w:p w:rsidR="00FF0194" w:rsidP="00FF0194" w14:paraId="3BDFBB6E" w14:textId="77777777">
      <w:pPr>
        <w:rPr>
          <w:bCs/>
        </w:rPr>
      </w:pPr>
    </w:p>
    <w:tbl>
      <w:tblPr>
        <w:tblStyle w:val="TableGrid"/>
        <w:tblW w:w="0" w:type="auto"/>
        <w:jc w:val="center"/>
        <w:tblLook w:val="04A0"/>
      </w:tblPr>
      <w:tblGrid>
        <w:gridCol w:w="1270"/>
        <w:gridCol w:w="1028"/>
        <w:gridCol w:w="1028"/>
        <w:gridCol w:w="1176"/>
        <w:gridCol w:w="1163"/>
        <w:gridCol w:w="1011"/>
        <w:gridCol w:w="1005"/>
      </w:tblGrid>
      <w:tr w14:paraId="661D5C9B" w14:textId="77777777">
        <w:tblPrEx>
          <w:tblW w:w="0" w:type="auto"/>
          <w:jc w:val="center"/>
          <w:tblLook w:val="04A0"/>
        </w:tblPrEx>
        <w:trPr>
          <w:jc w:val="center"/>
        </w:trPr>
        <w:tc>
          <w:tcPr>
            <w:tcW w:w="1196" w:type="dxa"/>
          </w:tcPr>
          <w:p w:rsidR="00FF0194" w14:paraId="11264182" w14:textId="77777777">
            <w:pPr>
              <w:rPr>
                <w:bCs/>
              </w:rPr>
            </w:pPr>
            <w:r>
              <w:rPr>
                <w:bCs/>
              </w:rPr>
              <w:t>Equipment</w:t>
            </w:r>
          </w:p>
        </w:tc>
        <w:tc>
          <w:tcPr>
            <w:tcW w:w="1028" w:type="dxa"/>
          </w:tcPr>
          <w:p w:rsidR="00FF0194" w14:paraId="03ABC3D7" w14:textId="77777777">
            <w:pPr>
              <w:rPr>
                <w:bCs/>
              </w:rPr>
            </w:pPr>
            <w:r>
              <w:rPr>
                <w:bCs/>
              </w:rPr>
              <w:t>Printing</w:t>
            </w:r>
          </w:p>
        </w:tc>
        <w:tc>
          <w:tcPr>
            <w:tcW w:w="1028" w:type="dxa"/>
          </w:tcPr>
          <w:p w:rsidR="00FF0194" w14:paraId="6F84B7A4" w14:textId="77777777">
            <w:pPr>
              <w:rPr>
                <w:bCs/>
              </w:rPr>
            </w:pPr>
            <w:r>
              <w:rPr>
                <w:bCs/>
              </w:rPr>
              <w:t>Postage</w:t>
            </w:r>
          </w:p>
        </w:tc>
        <w:tc>
          <w:tcPr>
            <w:tcW w:w="1118" w:type="dxa"/>
          </w:tcPr>
          <w:p w:rsidR="00FF0194" w14:paraId="5185F2AE" w14:textId="77777777">
            <w:pPr>
              <w:rPr>
                <w:bCs/>
              </w:rPr>
            </w:pPr>
            <w:r>
              <w:rPr>
                <w:bCs/>
              </w:rPr>
              <w:t>Software Purchases</w:t>
            </w:r>
          </w:p>
        </w:tc>
        <w:tc>
          <w:tcPr>
            <w:tcW w:w="1038" w:type="dxa"/>
          </w:tcPr>
          <w:p w:rsidR="00FF0194" w14:paraId="1ABBF0D4" w14:textId="77777777">
            <w:pPr>
              <w:rPr>
                <w:bCs/>
              </w:rPr>
            </w:pPr>
            <w:r>
              <w:rPr>
                <w:bCs/>
              </w:rPr>
              <w:t>Licensing Costs</w:t>
            </w:r>
          </w:p>
        </w:tc>
        <w:tc>
          <w:tcPr>
            <w:tcW w:w="1011" w:type="dxa"/>
          </w:tcPr>
          <w:p w:rsidR="00FF0194" w14:paraId="3712B2E8" w14:textId="77777777">
            <w:pPr>
              <w:rPr>
                <w:bCs/>
              </w:rPr>
            </w:pPr>
            <w:r>
              <w:rPr>
                <w:bCs/>
              </w:rPr>
              <w:t>Other</w:t>
            </w:r>
          </w:p>
        </w:tc>
        <w:tc>
          <w:tcPr>
            <w:tcW w:w="1005" w:type="dxa"/>
          </w:tcPr>
          <w:p w:rsidR="00FF0194" w14:paraId="63664978" w14:textId="77777777">
            <w:pPr>
              <w:rPr>
                <w:bCs/>
              </w:rPr>
            </w:pPr>
            <w:r>
              <w:rPr>
                <w:bCs/>
              </w:rPr>
              <w:t>Total</w:t>
            </w:r>
          </w:p>
        </w:tc>
      </w:tr>
      <w:tr w14:paraId="7D31BE42" w14:textId="77777777">
        <w:tblPrEx>
          <w:tblW w:w="0" w:type="auto"/>
          <w:jc w:val="center"/>
          <w:tblLook w:val="04A0"/>
        </w:tblPrEx>
        <w:trPr>
          <w:jc w:val="center"/>
        </w:trPr>
        <w:tc>
          <w:tcPr>
            <w:tcW w:w="1196" w:type="dxa"/>
          </w:tcPr>
          <w:p w:rsidR="00FF0194" w14:paraId="0F768240" w14:textId="77777777">
            <w:pPr>
              <w:jc w:val="center"/>
              <w:rPr>
                <w:bCs/>
              </w:rPr>
            </w:pPr>
            <w:r>
              <w:rPr>
                <w:bCs/>
              </w:rPr>
              <w:t>$0</w:t>
            </w:r>
          </w:p>
        </w:tc>
        <w:tc>
          <w:tcPr>
            <w:tcW w:w="1028" w:type="dxa"/>
          </w:tcPr>
          <w:p w:rsidR="00FF0194" w14:paraId="506F7FDB" w14:textId="77777777">
            <w:pPr>
              <w:jc w:val="center"/>
              <w:rPr>
                <w:bCs/>
              </w:rPr>
            </w:pPr>
            <w:r>
              <w:rPr>
                <w:bCs/>
              </w:rPr>
              <w:t>$0</w:t>
            </w:r>
          </w:p>
        </w:tc>
        <w:tc>
          <w:tcPr>
            <w:tcW w:w="1028" w:type="dxa"/>
          </w:tcPr>
          <w:p w:rsidR="00FF0194" w14:paraId="6088CDA6" w14:textId="77777777">
            <w:pPr>
              <w:jc w:val="center"/>
              <w:rPr>
                <w:bCs/>
              </w:rPr>
            </w:pPr>
            <w:r>
              <w:rPr>
                <w:bCs/>
              </w:rPr>
              <w:t>$0</w:t>
            </w:r>
          </w:p>
        </w:tc>
        <w:tc>
          <w:tcPr>
            <w:tcW w:w="1118" w:type="dxa"/>
          </w:tcPr>
          <w:p w:rsidR="00FF0194" w14:paraId="7B463204" w14:textId="77777777">
            <w:pPr>
              <w:jc w:val="center"/>
              <w:rPr>
                <w:bCs/>
              </w:rPr>
            </w:pPr>
            <w:r>
              <w:rPr>
                <w:bCs/>
              </w:rPr>
              <w:t>$0</w:t>
            </w:r>
          </w:p>
        </w:tc>
        <w:tc>
          <w:tcPr>
            <w:tcW w:w="1038" w:type="dxa"/>
          </w:tcPr>
          <w:p w:rsidR="00FF0194" w14:paraId="4EF9C60D" w14:textId="3DD20B43">
            <w:pPr>
              <w:jc w:val="center"/>
              <w:rPr>
                <w:bCs/>
              </w:rPr>
            </w:pPr>
            <w:r>
              <w:rPr>
                <w:bCs/>
              </w:rPr>
              <w:t>$6,000</w:t>
            </w:r>
          </w:p>
        </w:tc>
        <w:tc>
          <w:tcPr>
            <w:tcW w:w="1011" w:type="dxa"/>
          </w:tcPr>
          <w:p w:rsidR="00FF0194" w14:paraId="5F2FD1A3" w14:textId="77777777">
            <w:pPr>
              <w:jc w:val="center"/>
              <w:rPr>
                <w:bCs/>
              </w:rPr>
            </w:pPr>
            <w:r>
              <w:rPr>
                <w:bCs/>
              </w:rPr>
              <w:t>$0</w:t>
            </w:r>
          </w:p>
        </w:tc>
        <w:tc>
          <w:tcPr>
            <w:tcW w:w="1005" w:type="dxa"/>
          </w:tcPr>
          <w:p w:rsidR="00FF0194" w14:paraId="488A5027" w14:textId="72A743EA">
            <w:pPr>
              <w:rPr>
                <w:bCs/>
              </w:rPr>
            </w:pPr>
            <w:r>
              <w:rPr>
                <w:bCs/>
              </w:rPr>
              <w:t>$6,000</w:t>
            </w:r>
          </w:p>
        </w:tc>
      </w:tr>
    </w:tbl>
    <w:p w:rsidR="00FF0194" w:rsidP="00FF0194" w14:paraId="785CDEDD" w14:textId="77777777">
      <w:pPr>
        <w:rPr>
          <w:bCs/>
        </w:rPr>
      </w:pPr>
    </w:p>
    <w:p w:rsidR="00435C6C" w:rsidP="00435C6C" w14:paraId="59D83792" w14:textId="77777777">
      <w:pPr>
        <w:rPr>
          <w:bCs/>
        </w:rPr>
      </w:pPr>
      <w:r>
        <w:rPr>
          <w:b/>
          <w:bCs/>
        </w:rPr>
        <w:t>Table A1</w:t>
      </w:r>
      <w:r w:rsidRPr="00193A54">
        <w:rPr>
          <w:b/>
          <w:bCs/>
        </w:rPr>
        <w:t>4-</w:t>
      </w:r>
      <w:r>
        <w:rPr>
          <w:b/>
          <w:bCs/>
        </w:rPr>
        <w:t>C</w:t>
      </w:r>
      <w:r w:rsidRPr="00193A54">
        <w:rPr>
          <w:b/>
          <w:bCs/>
        </w:rPr>
        <w:t xml:space="preserve">. </w:t>
      </w:r>
      <w:r w:rsidRPr="00944551">
        <w:rPr>
          <w:bCs/>
        </w:rPr>
        <w:t xml:space="preserve">Total Cost to the Federal Government </w:t>
      </w:r>
    </w:p>
    <w:p w:rsidR="00435C6C" w:rsidP="00435C6C" w14:paraId="56D8B74D" w14:textId="77777777">
      <w:pPr>
        <w:rPr>
          <w:bCs/>
        </w:rPr>
      </w:pPr>
    </w:p>
    <w:tbl>
      <w:tblPr>
        <w:tblStyle w:val="TableGrid"/>
        <w:tblW w:w="0" w:type="auto"/>
        <w:jc w:val="center"/>
        <w:tblLook w:val="04A0"/>
      </w:tblPr>
      <w:tblGrid>
        <w:gridCol w:w="2335"/>
        <w:gridCol w:w="2700"/>
        <w:gridCol w:w="2160"/>
      </w:tblGrid>
      <w:tr w14:paraId="7AFE4E66" w14:textId="77777777">
        <w:tblPrEx>
          <w:tblW w:w="0" w:type="auto"/>
          <w:jc w:val="center"/>
          <w:tblLook w:val="04A0"/>
        </w:tblPrEx>
        <w:trPr>
          <w:jc w:val="center"/>
        </w:trPr>
        <w:tc>
          <w:tcPr>
            <w:tcW w:w="2335" w:type="dxa"/>
          </w:tcPr>
          <w:p w:rsidR="00435C6C" w14:paraId="52FCE7F4" w14:textId="77777777">
            <w:pPr>
              <w:jc w:val="center"/>
              <w:rPr>
                <w:bCs/>
              </w:rPr>
            </w:pPr>
            <w:r>
              <w:rPr>
                <w:bCs/>
              </w:rPr>
              <w:t>Operational and Maintenance Costs</w:t>
            </w:r>
          </w:p>
        </w:tc>
        <w:tc>
          <w:tcPr>
            <w:tcW w:w="2700" w:type="dxa"/>
          </w:tcPr>
          <w:p w:rsidR="00435C6C" w14:paraId="4B5B5375" w14:textId="77777777">
            <w:pPr>
              <w:jc w:val="center"/>
              <w:rPr>
                <w:bCs/>
              </w:rPr>
            </w:pPr>
            <w:r w:rsidRPr="00641242">
              <w:rPr>
                <w:bCs/>
              </w:rPr>
              <w:t>Estimated Annualized Federal Government Cost</w:t>
            </w:r>
          </w:p>
        </w:tc>
        <w:tc>
          <w:tcPr>
            <w:tcW w:w="2160" w:type="dxa"/>
          </w:tcPr>
          <w:p w:rsidR="00435C6C" w14:paraId="099D84DA" w14:textId="77777777">
            <w:pPr>
              <w:jc w:val="center"/>
              <w:rPr>
                <w:bCs/>
              </w:rPr>
            </w:pPr>
            <w:r>
              <w:rPr>
                <w:bCs/>
              </w:rPr>
              <w:t>Total Cost (O&amp;M Costs + Labor Cost)</w:t>
            </w:r>
          </w:p>
        </w:tc>
      </w:tr>
      <w:tr w14:paraId="1D2F76FB" w14:textId="77777777">
        <w:tblPrEx>
          <w:tblW w:w="0" w:type="auto"/>
          <w:jc w:val="center"/>
          <w:tblLook w:val="04A0"/>
        </w:tblPrEx>
        <w:trPr>
          <w:jc w:val="center"/>
        </w:trPr>
        <w:tc>
          <w:tcPr>
            <w:tcW w:w="2335" w:type="dxa"/>
          </w:tcPr>
          <w:p w:rsidR="00435C6C" w14:paraId="09128988" w14:textId="56DA89BD">
            <w:pPr>
              <w:jc w:val="center"/>
              <w:rPr>
                <w:bCs/>
              </w:rPr>
            </w:pPr>
            <w:r>
              <w:rPr>
                <w:bCs/>
              </w:rPr>
              <w:t>$6,000</w:t>
            </w:r>
          </w:p>
        </w:tc>
        <w:tc>
          <w:tcPr>
            <w:tcW w:w="2700" w:type="dxa"/>
          </w:tcPr>
          <w:p w:rsidR="00435C6C" w14:paraId="2732DE3B" w14:textId="15DFB0F0">
            <w:pPr>
              <w:jc w:val="center"/>
              <w:rPr>
                <w:bCs/>
              </w:rPr>
            </w:pPr>
            <w:r>
              <w:rPr>
                <w:bCs/>
              </w:rPr>
              <w:t>$3</w:t>
            </w:r>
            <w:r w:rsidR="004653E2">
              <w:rPr>
                <w:bCs/>
              </w:rPr>
              <w:t>33</w:t>
            </w:r>
            <w:r>
              <w:rPr>
                <w:bCs/>
              </w:rPr>
              <w:t>,</w:t>
            </w:r>
            <w:r w:rsidR="003548B4">
              <w:rPr>
                <w:bCs/>
              </w:rPr>
              <w:t>9</w:t>
            </w:r>
            <w:r w:rsidR="004653E2">
              <w:rPr>
                <w:bCs/>
              </w:rPr>
              <w:t>64</w:t>
            </w:r>
          </w:p>
        </w:tc>
        <w:tc>
          <w:tcPr>
            <w:tcW w:w="2160" w:type="dxa"/>
          </w:tcPr>
          <w:p w:rsidR="00435C6C" w14:paraId="65843D45" w14:textId="5641DA90">
            <w:pPr>
              <w:jc w:val="center"/>
              <w:rPr>
                <w:bCs/>
              </w:rPr>
            </w:pPr>
            <w:r>
              <w:rPr>
                <w:bCs/>
              </w:rPr>
              <w:t>$3</w:t>
            </w:r>
            <w:r w:rsidR="00AE1D13">
              <w:rPr>
                <w:bCs/>
              </w:rPr>
              <w:t>39</w:t>
            </w:r>
            <w:r w:rsidR="004502AA">
              <w:rPr>
                <w:bCs/>
              </w:rPr>
              <w:t>,</w:t>
            </w:r>
            <w:r w:rsidR="00AE1D13">
              <w:rPr>
                <w:bCs/>
              </w:rPr>
              <w:t>964</w:t>
            </w:r>
          </w:p>
        </w:tc>
      </w:tr>
    </w:tbl>
    <w:p w:rsidR="00435C6C" w:rsidP="00435C6C" w14:paraId="40F438C6" w14:textId="77777777">
      <w:pPr>
        <w:rPr>
          <w:bCs/>
        </w:rPr>
      </w:pPr>
    </w:p>
    <w:p w:rsidR="00FF0194" w:rsidP="00FF0194" w14:paraId="1DDEABEA" w14:textId="77777777">
      <w:pPr>
        <w:rPr>
          <w:bCs/>
        </w:rPr>
      </w:pPr>
    </w:p>
    <w:p w:rsidR="00CC7AB1" w:rsidRPr="00174127" w:rsidP="00171D62" w14:paraId="50F68BC9" w14:textId="3ADA5614">
      <w:pPr>
        <w:pStyle w:val="Heading2"/>
        <w:spacing w:after="240" w:line="276" w:lineRule="auto"/>
        <w:rPr>
          <w:rFonts w:ascii="Arial Nova" w:hAnsi="Arial Nova" w:cstheme="minorHAnsi"/>
          <w:i/>
          <w:color w:val="auto"/>
          <w:sz w:val="24"/>
          <w:szCs w:val="24"/>
        </w:rPr>
      </w:pPr>
      <w:bookmarkStart w:id="30" w:name="_Toc36703001"/>
      <w:r w:rsidRPr="00174127">
        <w:rPr>
          <w:rFonts w:ascii="Arial Nova" w:hAnsi="Arial Nova" w:cstheme="minorHAnsi"/>
          <w:i/>
          <w:color w:val="auto"/>
          <w:sz w:val="24"/>
          <w:szCs w:val="24"/>
        </w:rPr>
        <w:t>A15. Explanation for Program Changes or Adjustments</w:t>
      </w:r>
      <w:bookmarkEnd w:id="30"/>
    </w:p>
    <w:p w:rsidR="00292A40" w:rsidP="00C05E33" w14:paraId="688FD6B8" w14:textId="2D3A1648">
      <w:pPr>
        <w:spacing w:line="276" w:lineRule="auto"/>
        <w:rPr>
          <w:rFonts w:eastAsiaTheme="minorHAnsi"/>
          <w:bCs/>
          <w:iCs/>
        </w:rPr>
      </w:pPr>
      <w:r>
        <w:rPr>
          <w:rFonts w:eastAsiaTheme="minorHAnsi"/>
          <w:bCs/>
          <w:iCs/>
        </w:rPr>
        <w:t>T</w:t>
      </w:r>
      <w:r w:rsidR="0036788D">
        <w:rPr>
          <w:rFonts w:eastAsiaTheme="minorHAnsi"/>
          <w:bCs/>
          <w:iCs/>
        </w:rPr>
        <w:t xml:space="preserve">his </w:t>
      </w:r>
      <w:r>
        <w:rPr>
          <w:rFonts w:eastAsiaTheme="minorHAnsi"/>
          <w:bCs/>
          <w:iCs/>
        </w:rPr>
        <w:t xml:space="preserve">is an </w:t>
      </w:r>
      <w:r w:rsidR="0036788D">
        <w:rPr>
          <w:rFonts w:eastAsiaTheme="minorHAnsi"/>
          <w:bCs/>
          <w:iCs/>
        </w:rPr>
        <w:t xml:space="preserve">extension request </w:t>
      </w:r>
      <w:r w:rsidRPr="005A74BF">
        <w:rPr>
          <w:bCs/>
        </w:rPr>
        <w:t>of a currently approved collection.</w:t>
      </w:r>
      <w:r>
        <w:rPr>
          <w:rFonts w:ascii="Segoe UI" w:hAnsi="Segoe UI" w:cs="Segoe UI"/>
          <w:b/>
          <w:bCs/>
          <w:sz w:val="18"/>
          <w:szCs w:val="18"/>
        </w:rPr>
        <w:t xml:space="preserve"> </w:t>
      </w:r>
      <w:r>
        <w:rPr>
          <w:rFonts w:eastAsiaTheme="minorHAnsi"/>
          <w:bCs/>
          <w:iCs/>
        </w:rPr>
        <w:t>There are no Program Changes or Adjustments</w:t>
      </w:r>
      <w:r w:rsidR="00E61DCA">
        <w:rPr>
          <w:rFonts w:eastAsiaTheme="minorHAnsi"/>
          <w:bCs/>
          <w:iCs/>
        </w:rPr>
        <w:t>.</w:t>
      </w:r>
      <w:r>
        <w:rPr>
          <w:rFonts w:eastAsiaTheme="minorHAnsi"/>
          <w:bCs/>
          <w:iCs/>
        </w:rPr>
        <w:t xml:space="preserve"> </w:t>
      </w:r>
      <w:r w:rsidR="0036788D">
        <w:rPr>
          <w:rFonts w:eastAsiaTheme="minorHAnsi"/>
          <w:bCs/>
          <w:iCs/>
        </w:rPr>
        <w:t>A</w:t>
      </w:r>
      <w:r w:rsidRPr="005A53E1" w:rsidR="006F3DCE">
        <w:rPr>
          <w:rFonts w:eastAsiaTheme="minorHAnsi"/>
          <w:bCs/>
          <w:iCs/>
        </w:rPr>
        <w:t xml:space="preserve">nnual burden for this data collection is </w:t>
      </w:r>
      <w:r w:rsidR="006F3DCE">
        <w:rPr>
          <w:rFonts w:eastAsiaTheme="minorHAnsi"/>
          <w:bCs/>
          <w:iCs/>
        </w:rPr>
        <w:t>501</w:t>
      </w:r>
      <w:r w:rsidRPr="005A53E1" w:rsidR="006F3DCE">
        <w:rPr>
          <w:rFonts w:eastAsiaTheme="minorHAnsi"/>
          <w:bCs/>
          <w:iCs/>
        </w:rPr>
        <w:t xml:space="preserve"> </w:t>
      </w:r>
      <w:r w:rsidR="00507B19">
        <w:rPr>
          <w:rFonts w:eastAsiaTheme="minorHAnsi"/>
          <w:bCs/>
          <w:iCs/>
        </w:rPr>
        <w:t xml:space="preserve">hours </w:t>
      </w:r>
      <w:r w:rsidR="006F3DCE">
        <w:rPr>
          <w:rFonts w:eastAsiaTheme="minorHAnsi"/>
          <w:bCs/>
          <w:iCs/>
        </w:rPr>
        <w:t>and it remains unchanged</w:t>
      </w:r>
      <w:r w:rsidRPr="005A53E1" w:rsidR="006F3DCE">
        <w:rPr>
          <w:rFonts w:eastAsiaTheme="minorHAnsi"/>
          <w:bCs/>
          <w:iCs/>
        </w:rPr>
        <w:t xml:space="preserve">. </w:t>
      </w:r>
      <w:r w:rsidRPr="005A53E1">
        <w:rPr>
          <w:rFonts w:eastAsiaTheme="minorHAnsi"/>
          <w:bCs/>
          <w:iCs/>
        </w:rPr>
        <w:t xml:space="preserve"> </w:t>
      </w:r>
    </w:p>
    <w:p w:rsidR="00171D62" w:rsidRPr="005A53E1" w:rsidP="005A53E1" w14:paraId="460F6391" w14:textId="77777777">
      <w:pPr>
        <w:rPr>
          <w:rFonts w:eastAsiaTheme="minorHAnsi"/>
          <w:bCs/>
          <w:iCs/>
        </w:rPr>
      </w:pPr>
    </w:p>
    <w:p w:rsidR="00823609" w:rsidRPr="00174127" w:rsidP="00823609" w14:paraId="587E4536" w14:textId="77777777">
      <w:pPr>
        <w:pStyle w:val="Heading2"/>
        <w:spacing w:line="276" w:lineRule="auto"/>
        <w:rPr>
          <w:rFonts w:ascii="Arial Nova" w:hAnsi="Arial Nova" w:cstheme="minorHAnsi"/>
          <w:i/>
          <w:color w:val="auto"/>
          <w:sz w:val="24"/>
          <w:szCs w:val="24"/>
        </w:rPr>
      </w:pPr>
      <w:bookmarkStart w:id="31" w:name="_Toc36703002"/>
      <w:r w:rsidRPr="00174127">
        <w:rPr>
          <w:rFonts w:ascii="Arial Nova" w:hAnsi="Arial Nova" w:cstheme="minorHAnsi"/>
          <w:i/>
          <w:color w:val="auto"/>
          <w:sz w:val="24"/>
          <w:szCs w:val="24"/>
        </w:rPr>
        <w:t>A16. Plans for Tabulation and Publication and Project Time Schedule</w:t>
      </w:r>
      <w:bookmarkEnd w:id="31"/>
    </w:p>
    <w:p w:rsidR="00D770BA" w:rsidRPr="00174127" w:rsidP="001869B2" w14:paraId="7F321064" w14:textId="77777777">
      <w:pPr>
        <w:pStyle w:val="ListParagraph"/>
        <w:spacing w:line="276" w:lineRule="auto"/>
        <w:ind w:left="0"/>
        <w:rPr>
          <w:rFonts w:ascii="Arial Nova" w:eastAsia="MS Mincho" w:hAnsi="Arial Nova"/>
          <w:b/>
          <w:color w:val="F79646" w:themeColor="accent6"/>
        </w:rPr>
      </w:pPr>
    </w:p>
    <w:p w:rsidR="001869B2" w:rsidP="00C05E33" w14:paraId="7B8E0DC3" w14:textId="6A6E1470">
      <w:pPr>
        <w:spacing w:after="240" w:line="276" w:lineRule="auto"/>
        <w:rPr>
          <w:rFonts w:eastAsia="MS Mincho"/>
          <w:bCs/>
        </w:rPr>
      </w:pPr>
      <w:bookmarkStart w:id="32" w:name="_Toc307224728"/>
      <w:bookmarkStart w:id="33" w:name="_Toc275433795"/>
      <w:r w:rsidRPr="003A7CAC">
        <w:rPr>
          <w:rFonts w:eastAsia="MS Mincho"/>
          <w:bCs/>
        </w:rPr>
        <w:t xml:space="preserve">CDC is requesting approval to continue collecting data for 3 years, which will cover the time </w:t>
      </w:r>
      <w:r w:rsidR="008F27A7">
        <w:rPr>
          <w:rFonts w:eastAsia="MS Mincho"/>
          <w:bCs/>
        </w:rPr>
        <w:t xml:space="preserve">between </w:t>
      </w:r>
      <w:r w:rsidR="00991496">
        <w:rPr>
          <w:rFonts w:eastAsia="MS Mincho"/>
          <w:bCs/>
        </w:rPr>
        <w:t>October 1</w:t>
      </w:r>
      <w:r w:rsidR="008F27A7">
        <w:rPr>
          <w:rFonts w:eastAsia="MS Mincho"/>
          <w:bCs/>
        </w:rPr>
        <w:t xml:space="preserve">, 2024 to September </w:t>
      </w:r>
      <w:r w:rsidR="00991496">
        <w:rPr>
          <w:rFonts w:eastAsia="MS Mincho"/>
          <w:bCs/>
        </w:rPr>
        <w:t>30</w:t>
      </w:r>
      <w:r w:rsidR="00AD59C6">
        <w:rPr>
          <w:rFonts w:eastAsia="MS Mincho"/>
          <w:bCs/>
        </w:rPr>
        <w:t>, 2027.</w:t>
      </w:r>
      <w:r w:rsidR="00991496">
        <w:rPr>
          <w:rFonts w:eastAsia="MS Mincho"/>
          <w:bCs/>
        </w:rPr>
        <w:t xml:space="preserve"> A new cooperative agreement is anticipated to begin on </w:t>
      </w:r>
      <w:r w:rsidR="00D31ACB">
        <w:rPr>
          <w:rFonts w:eastAsia="MS Mincho"/>
          <w:bCs/>
        </w:rPr>
        <w:t>October 1</w:t>
      </w:r>
      <w:r w:rsidR="00991496">
        <w:rPr>
          <w:rFonts w:eastAsia="MS Mincho"/>
          <w:bCs/>
        </w:rPr>
        <w:t>, 2024</w:t>
      </w:r>
      <w:r w:rsidR="007E49CE">
        <w:rPr>
          <w:rFonts w:eastAsia="MS Mincho"/>
          <w:bCs/>
        </w:rPr>
        <w:t xml:space="preserve">. </w:t>
      </w:r>
      <w:r w:rsidR="00AD59C6">
        <w:rPr>
          <w:rFonts w:eastAsia="MS Mincho"/>
          <w:bCs/>
        </w:rPr>
        <w:t xml:space="preserve"> </w:t>
      </w:r>
      <w:r w:rsidRPr="003A7CAC">
        <w:rPr>
          <w:rFonts w:eastAsia="MS Mincho"/>
          <w:bCs/>
        </w:rPr>
        <w:t xml:space="preserve"> </w:t>
      </w:r>
    </w:p>
    <w:p w:rsidR="003A7CAC" w:rsidRPr="003A7CAC" w:rsidP="00C05E33" w14:paraId="3E1D4C5D" w14:textId="743424F5">
      <w:pPr>
        <w:spacing w:after="240" w:line="276" w:lineRule="auto"/>
        <w:rPr>
          <w:rFonts w:eastAsia="MS Mincho"/>
          <w:bCs/>
        </w:rPr>
      </w:pPr>
      <w:r w:rsidRPr="003A7CAC">
        <w:rPr>
          <w:rFonts w:eastAsia="MS Mincho"/>
          <w:bCs/>
        </w:rPr>
        <w:t>Pre-hospital</w:t>
      </w:r>
      <w:r w:rsidR="00E34B24">
        <w:rPr>
          <w:rFonts w:eastAsia="MS Mincho"/>
          <w:bCs/>
        </w:rPr>
        <w:t xml:space="preserve"> and</w:t>
      </w:r>
      <w:r w:rsidRPr="003A7CAC">
        <w:rPr>
          <w:rFonts w:eastAsia="MS Mincho"/>
          <w:bCs/>
        </w:rPr>
        <w:t xml:space="preserve"> in-hospital</w:t>
      </w:r>
      <w:r w:rsidR="00E34B24">
        <w:rPr>
          <w:rFonts w:eastAsia="MS Mincho"/>
          <w:bCs/>
        </w:rPr>
        <w:t xml:space="preserve"> </w:t>
      </w:r>
      <w:r w:rsidRPr="003A7CAC">
        <w:rPr>
          <w:rFonts w:eastAsia="MS Mincho"/>
          <w:bCs/>
        </w:rPr>
        <w:t xml:space="preserve">transition of care data </w:t>
      </w:r>
      <w:r w:rsidR="00137ACC">
        <w:rPr>
          <w:rFonts w:eastAsia="MS Mincho"/>
          <w:bCs/>
        </w:rPr>
        <w:t>is</w:t>
      </w:r>
      <w:r w:rsidRPr="003A7CAC">
        <w:rPr>
          <w:rFonts w:eastAsia="MS Mincho"/>
          <w:bCs/>
        </w:rPr>
        <w:t xml:space="preserve"> transmitted to CDC quarterly. Awardees work with their partners to assure that data is transmitted to them in a timely manner to meet CDC deadlines. This information will be submitted from awardees to CDC within 2 weeks of the quarter ending</w:t>
      </w:r>
      <w:r w:rsidR="00145A82">
        <w:rPr>
          <w:rFonts w:eastAsia="MS Mincho"/>
          <w:bCs/>
        </w:rPr>
        <w:t>. CDC provides grantees with reports based on this data (attachment).</w:t>
      </w:r>
    </w:p>
    <w:p w:rsidR="00823609" w:rsidRPr="00174127" w:rsidP="00823609" w14:paraId="175509D2" w14:textId="77777777">
      <w:pPr>
        <w:pStyle w:val="Heading2"/>
        <w:spacing w:line="276" w:lineRule="auto"/>
        <w:rPr>
          <w:rFonts w:ascii="Arial Nova" w:hAnsi="Arial Nova" w:cstheme="minorHAnsi"/>
          <w:i/>
          <w:color w:val="auto"/>
          <w:sz w:val="24"/>
          <w:szCs w:val="24"/>
        </w:rPr>
      </w:pPr>
      <w:bookmarkStart w:id="34" w:name="_Toc36703003"/>
      <w:bookmarkEnd w:id="32"/>
      <w:bookmarkEnd w:id="33"/>
      <w:r w:rsidRPr="00174127">
        <w:rPr>
          <w:rFonts w:ascii="Arial Nova" w:hAnsi="Arial Nova" w:cstheme="minorHAnsi"/>
          <w:i/>
          <w:color w:val="auto"/>
          <w:sz w:val="24"/>
          <w:szCs w:val="24"/>
        </w:rPr>
        <w:t>A17. Reason(s) Display of OMB Expiration Date is Inappropriate</w:t>
      </w:r>
      <w:bookmarkEnd w:id="34"/>
    </w:p>
    <w:p w:rsidR="00D770BA" w:rsidRPr="00174127" w:rsidP="00823609" w14:paraId="34668D9D" w14:textId="77777777">
      <w:pPr>
        <w:pStyle w:val="Default"/>
        <w:rPr>
          <w:rFonts w:ascii="Arial Nova" w:hAnsi="Arial Nova" w:eastAsiaTheme="minorHAnsi" w:cstheme="minorBidi"/>
          <w:b/>
          <w:i/>
          <w:color w:val="F79646" w:themeColor="accent6"/>
        </w:rPr>
      </w:pPr>
    </w:p>
    <w:p w:rsidR="00E702B3" w:rsidRPr="00292A40" w:rsidP="00B155F0" w14:paraId="6604E96F" w14:textId="2F4461E9">
      <w:pPr>
        <w:spacing w:after="240" w:line="276" w:lineRule="auto"/>
        <w:ind w:firstLine="720"/>
        <w:rPr>
          <w:rFonts w:eastAsia="MS Mincho"/>
        </w:rPr>
      </w:pPr>
      <w:r w:rsidRPr="00F1297E">
        <w:rPr>
          <w:rFonts w:eastAsia="MS Mincho"/>
        </w:rPr>
        <w:t>The display of the OMB expiration date is appropriate.</w:t>
      </w:r>
      <w:r>
        <w:rPr>
          <w:rFonts w:eastAsia="MS Mincho"/>
        </w:rPr>
        <w:t xml:space="preserve"> </w:t>
      </w:r>
      <w:r w:rsidRPr="00292A40" w:rsidR="00292A40">
        <w:rPr>
          <w:rFonts w:eastAsia="MS Mincho"/>
        </w:rPr>
        <w:t xml:space="preserve">The OMB expiration date and burden </w:t>
      </w:r>
      <w:r w:rsidRPr="00BE09EE" w:rsidR="00292A40">
        <w:rPr>
          <w:rFonts w:eastAsia="MS Mincho"/>
        </w:rPr>
        <w:t xml:space="preserve">statement </w:t>
      </w:r>
      <w:r w:rsidRPr="00BE09EE">
        <w:rPr>
          <w:rFonts w:eastAsia="MS Mincho"/>
        </w:rPr>
        <w:t>will continue to be</w:t>
      </w:r>
      <w:r w:rsidRPr="00BE09EE" w:rsidR="00292A40">
        <w:rPr>
          <w:rFonts w:eastAsia="MS Mincho"/>
        </w:rPr>
        <w:t xml:space="preserve"> displayed on </w:t>
      </w:r>
      <w:r w:rsidR="0004180F">
        <w:rPr>
          <w:rFonts w:eastAsia="MS Mincho"/>
        </w:rPr>
        <w:t xml:space="preserve">Coverdell </w:t>
      </w:r>
      <w:r w:rsidRPr="00BE09EE" w:rsidR="00805AE1">
        <w:rPr>
          <w:rFonts w:eastAsia="MS Mincho"/>
        </w:rPr>
        <w:t>Data Manual</w:t>
      </w:r>
      <w:r w:rsidRPr="00BE09EE" w:rsidR="00292A40">
        <w:rPr>
          <w:rFonts w:eastAsia="MS Mincho"/>
        </w:rPr>
        <w:t xml:space="preserve"> </w:t>
      </w:r>
      <w:r w:rsidR="0004180F">
        <w:rPr>
          <w:rFonts w:eastAsia="MS Mincho"/>
        </w:rPr>
        <w:t>Edition 2 (</w:t>
      </w:r>
      <w:r w:rsidRPr="0004180F" w:rsidR="0004180F">
        <w:rPr>
          <w:rFonts w:eastAsia="MS Mincho"/>
          <w:b/>
          <w:bCs/>
        </w:rPr>
        <w:t>Attachment 4</w:t>
      </w:r>
      <w:r w:rsidR="0004180F">
        <w:rPr>
          <w:rFonts w:eastAsia="MS Mincho"/>
        </w:rPr>
        <w:t>)</w:t>
      </w:r>
      <w:r w:rsidR="008C65CD">
        <w:rPr>
          <w:rFonts w:eastAsia="MS Mincho"/>
        </w:rPr>
        <w:t xml:space="preserve"> </w:t>
      </w:r>
      <w:r w:rsidRPr="00BE09EE" w:rsidR="00292A40">
        <w:rPr>
          <w:rFonts w:eastAsia="MS Mincho"/>
        </w:rPr>
        <w:t>provided to respondents</w:t>
      </w:r>
      <w:r w:rsidR="00BE09EE">
        <w:rPr>
          <w:rFonts w:eastAsia="MS Mincho"/>
        </w:rPr>
        <w:t>.</w:t>
      </w:r>
      <w:r w:rsidRPr="00292A40" w:rsidR="00292A40">
        <w:rPr>
          <w:rFonts w:eastAsia="MS Mincho"/>
        </w:rPr>
        <w:t xml:space="preserve"> Awardees use the Secure Access Management Services (SAMS) web portal to securely upload data to the CDC. The SAMS portal is used by other data collection programs within the CDC, so the display of the burden statement is not possible and would become confusing to other users. </w:t>
      </w:r>
    </w:p>
    <w:p w:rsidR="00823609" w:rsidRPr="00174127" w:rsidP="00823609" w14:paraId="657C46ED" w14:textId="77777777">
      <w:pPr>
        <w:pStyle w:val="Heading2"/>
        <w:spacing w:line="276" w:lineRule="auto"/>
        <w:rPr>
          <w:rFonts w:ascii="Arial Nova" w:hAnsi="Arial Nova" w:cstheme="minorHAnsi"/>
          <w:i/>
          <w:color w:val="auto"/>
          <w:sz w:val="24"/>
          <w:szCs w:val="24"/>
        </w:rPr>
      </w:pPr>
      <w:bookmarkStart w:id="35" w:name="_Toc36703004"/>
      <w:r w:rsidRPr="00174127">
        <w:rPr>
          <w:rFonts w:ascii="Arial Nova" w:hAnsi="Arial Nova" w:cstheme="minorHAnsi"/>
          <w:i/>
          <w:color w:val="auto"/>
          <w:sz w:val="24"/>
          <w:szCs w:val="24"/>
        </w:rPr>
        <w:t>A18. Exceptions to Certification for Paperwork Reduction Act Submission</w:t>
      </w:r>
      <w:bookmarkEnd w:id="35"/>
    </w:p>
    <w:p w:rsidR="00D770BA" w:rsidRPr="00793474" w:rsidP="00F9719E" w14:paraId="6BB9D8BF" w14:textId="77777777">
      <w:pPr>
        <w:spacing w:line="276" w:lineRule="auto"/>
        <w:rPr>
          <w:rFonts w:ascii="Arial Nova" w:hAnsi="Arial Nova" w:eastAsiaTheme="minorHAnsi" w:cstheme="minorBidi"/>
          <w:b/>
          <w:i/>
          <w:color w:val="C75000"/>
        </w:rPr>
      </w:pPr>
    </w:p>
    <w:bookmarkEnd w:id="4"/>
    <w:bookmarkEnd w:id="5"/>
    <w:bookmarkEnd w:id="6"/>
    <w:p w:rsidR="00292A40" w:rsidRPr="00292A40" w:rsidP="00B155F0" w14:paraId="3AC83F0F" w14:textId="4D32279D">
      <w:pPr>
        <w:spacing w:line="276" w:lineRule="auto"/>
        <w:ind w:firstLine="720"/>
        <w:rPr>
          <w:rFonts w:eastAsiaTheme="minorHAnsi"/>
          <w:bCs/>
          <w:iCs/>
        </w:rPr>
      </w:pPr>
      <w:r w:rsidRPr="00292A40">
        <w:rPr>
          <w:rFonts w:eastAsiaTheme="minorHAnsi"/>
          <w:bCs/>
          <w:iCs/>
        </w:rPr>
        <w:t xml:space="preserve">There are no exceptions </w:t>
      </w:r>
      <w:r w:rsidR="00821F78">
        <w:rPr>
          <w:rFonts w:eastAsiaTheme="minorHAnsi"/>
          <w:bCs/>
          <w:iCs/>
        </w:rPr>
        <w:t>requested</w:t>
      </w:r>
      <w:r w:rsidRPr="00292A40">
        <w:rPr>
          <w:rFonts w:eastAsiaTheme="minorHAnsi"/>
          <w:bCs/>
          <w:iCs/>
        </w:rPr>
        <w:t>.</w:t>
      </w:r>
    </w:p>
    <w:p w:rsidR="00174127" w:rsidP="00F2743F" w14:paraId="17D82478" w14:textId="77777777">
      <w:pPr>
        <w:spacing w:line="360" w:lineRule="auto"/>
        <w:rPr>
          <w:rFonts w:ascii="Arial Nova" w:hAnsi="Arial Nova" w:eastAsiaTheme="minorHAnsi" w:cstheme="minorBidi"/>
          <w:b/>
          <w:i/>
          <w:color w:val="F79646" w:themeColor="accent6"/>
        </w:rPr>
      </w:pPr>
    </w:p>
    <w:bookmarkStart w:id="36" w:name="_Hlk523104886"/>
    <w:p w:rsidR="007B70F8" w:rsidP="00050C8D" w14:paraId="486B5002" w14:textId="31FE9586">
      <w:pPr>
        <w:pStyle w:val="Heading1"/>
        <w:spacing w:before="0" w:after="240" w:line="276" w:lineRule="auto"/>
        <w:rPr>
          <w:rFonts w:ascii="Arial Nova" w:hAnsi="Arial Nova" w:cs="Times New Roman"/>
          <w:color w:val="000000" w:themeColor="text1"/>
          <w:sz w:val="24"/>
          <w:szCs w:val="24"/>
        </w:rPr>
      </w:pPr>
      <w:r w:rsidRPr="00F06B97">
        <w:rPr>
          <w:rFonts w:ascii="Arial Nova" w:hAnsi="Arial Nova" w:cs="Times New Roman"/>
          <w:color w:val="auto"/>
          <w:sz w:val="24"/>
          <w:szCs w:val="24"/>
        </w:rPr>
        <w:fldChar w:fldCharType="begin"/>
      </w:r>
      <w:r w:rsidRPr="00F06B97">
        <w:rPr>
          <w:rFonts w:ascii="Arial Nova" w:hAnsi="Arial Nova" w:cs="Times New Roman"/>
          <w:color w:val="auto"/>
          <w:sz w:val="24"/>
          <w:szCs w:val="24"/>
        </w:rPr>
        <w:instrText xml:space="preserve"> HYPERLINK  \l "_REFERENCES_(Tool_Tip:" \o "Tool Tip: Use End Notes" </w:instrText>
      </w:r>
      <w:r w:rsidRPr="00F06B97">
        <w:rPr>
          <w:rFonts w:ascii="Arial Nova" w:hAnsi="Arial Nova" w:cs="Times New Roman"/>
          <w:color w:val="auto"/>
          <w:sz w:val="24"/>
          <w:szCs w:val="24"/>
        </w:rPr>
        <w:fldChar w:fldCharType="separate"/>
      </w:r>
      <w:bookmarkStart w:id="37" w:name="_Toc36703005"/>
      <w:r w:rsidRPr="00F06B97">
        <w:rPr>
          <w:rStyle w:val="Hyperlink"/>
          <w:rFonts w:ascii="Arial Nova" w:hAnsi="Arial Nova" w:cs="Times New Roman"/>
          <w:color w:val="auto"/>
          <w:sz w:val="24"/>
          <w:szCs w:val="24"/>
          <w:u w:val="none"/>
        </w:rPr>
        <w:t>REFERENCES</w:t>
      </w:r>
      <w:bookmarkEnd w:id="37"/>
      <w:r w:rsidRPr="00F06B97">
        <w:rPr>
          <w:rFonts w:ascii="Arial Nova" w:hAnsi="Arial Nova" w:cs="Times New Roman"/>
          <w:color w:val="auto"/>
          <w:sz w:val="24"/>
          <w:szCs w:val="24"/>
        </w:rPr>
        <w:fldChar w:fldCharType="end"/>
      </w:r>
      <w:r w:rsidR="002575C8">
        <w:rPr>
          <w:rFonts w:ascii="Arial Nova" w:hAnsi="Arial Nova" w:cs="Times New Roman"/>
          <w:color w:val="auto"/>
          <w:sz w:val="24"/>
          <w:szCs w:val="24"/>
        </w:rPr>
        <w:t xml:space="preserve"> CITED</w:t>
      </w:r>
    </w:p>
    <w:bookmarkEnd w:id="36"/>
    <w:p w:rsidR="007D2158" w:rsidRPr="007D2158" w:rsidP="00FA702A" w14:paraId="3168C421" w14:textId="581B45EB">
      <w:pPr>
        <w:spacing w:after="240" w:line="276" w:lineRule="auto"/>
        <w:ind w:left="720" w:hanging="720"/>
        <w:rPr>
          <w:rFonts w:eastAsiaTheme="minorHAnsi"/>
        </w:rPr>
      </w:pPr>
      <w:r w:rsidRPr="007D2158">
        <w:rPr>
          <w:rFonts w:eastAsiaTheme="minorHAnsi"/>
        </w:rPr>
        <w:t>1.</w:t>
      </w:r>
      <w:r w:rsidRPr="007D2158">
        <w:rPr>
          <w:rFonts w:eastAsiaTheme="minorHAnsi"/>
        </w:rPr>
        <w:tab/>
        <w:t xml:space="preserve">Virani, S.S. et al., Heart Disease and Stroke Statistics 2021 Update: A Report From the American Heart Association. Circulation: 2021 Feb 23;143(8):e254-e743.doi: 10.116 2019. </w:t>
      </w:r>
    </w:p>
    <w:p w:rsidR="007D2158" w:rsidRPr="007D2158" w:rsidP="00FA702A" w14:paraId="1B38F6C4" w14:textId="77777777">
      <w:pPr>
        <w:spacing w:after="240" w:line="276" w:lineRule="auto"/>
        <w:ind w:left="720" w:hanging="720"/>
        <w:rPr>
          <w:rFonts w:eastAsiaTheme="minorHAnsi"/>
        </w:rPr>
      </w:pPr>
      <w:r w:rsidRPr="007D2158">
        <w:rPr>
          <w:rFonts w:eastAsiaTheme="minorHAnsi"/>
        </w:rPr>
        <w:t>2.</w:t>
      </w:r>
      <w:r w:rsidRPr="007D2158">
        <w:rPr>
          <w:rFonts w:eastAsiaTheme="minorHAnsi"/>
        </w:rPr>
        <w:tab/>
        <w:t>Powers, W.J., et al., Guidelines for the Early Management of Patients With Acute Ischemic Stroke: 2019 Update to the 2018 Guidelines for the Early Management of Acute Ischemic Stroke: A Guideline for Healthcare Professionals From the American Heart Association/American Stroke Association. 2019. 50(12): p. e344-e418.</w:t>
      </w:r>
    </w:p>
    <w:p w:rsidR="007777DF" w:rsidP="00E73706" w14:paraId="23536888" w14:textId="6C7545BF">
      <w:pPr>
        <w:ind w:left="720" w:right="-360" w:hanging="720"/>
        <w:rPr>
          <w:bCs/>
          <w:iCs/>
        </w:rPr>
      </w:pPr>
      <w:r>
        <w:rPr>
          <w:rFonts w:eastAsiaTheme="minorHAnsi"/>
        </w:rPr>
        <w:t xml:space="preserve">3. </w:t>
      </w:r>
      <w:r>
        <w:rPr>
          <w:rFonts w:eastAsiaTheme="minorHAnsi"/>
        </w:rPr>
        <w:tab/>
      </w:r>
      <w:r w:rsidRPr="005A1EED">
        <w:rPr>
          <w:bCs/>
        </w:rPr>
        <w:t xml:space="preserve">Asaithambi G, Tong X, </w:t>
      </w:r>
      <w:r w:rsidRPr="005A1EED">
        <w:rPr>
          <w:bCs/>
        </w:rPr>
        <w:t>Lakshminarayan</w:t>
      </w:r>
      <w:r w:rsidRPr="005A1EED">
        <w:rPr>
          <w:bCs/>
        </w:rPr>
        <w:t xml:space="preserve"> K, Coleman King S, George MG. Current trends in the acute treatment of ischemic stroke: analysis from the Paul Coverdell National Acute Stroke Program.  </w:t>
      </w:r>
      <w:r w:rsidRPr="005A1EED">
        <w:rPr>
          <w:bCs/>
          <w:i/>
        </w:rPr>
        <w:t xml:space="preserve">Journal of Neurointerventional Surgery. </w:t>
      </w:r>
      <w:r w:rsidRPr="005A1EED">
        <w:rPr>
          <w:bCs/>
          <w:iCs/>
        </w:rPr>
        <w:t xml:space="preserve">2020. Jun; 12 (6): 574-578. </w:t>
      </w:r>
      <w:r w:rsidRPr="005A1EED">
        <w:rPr>
          <w:bCs/>
        </w:rPr>
        <w:t xml:space="preserve"> Doi:10.1136/</w:t>
      </w:r>
      <w:r w:rsidRPr="005A1EED">
        <w:rPr>
          <w:bCs/>
          <w:iCs/>
        </w:rPr>
        <w:t xml:space="preserve"> neurinsturg-2019-015133</w:t>
      </w:r>
    </w:p>
    <w:p w:rsidR="002575C8" w:rsidP="00E73706" w14:paraId="783ECE25" w14:textId="77777777">
      <w:pPr>
        <w:ind w:left="720" w:right="-360" w:hanging="720"/>
        <w:rPr>
          <w:rFonts w:eastAsiaTheme="minorHAnsi"/>
        </w:rPr>
      </w:pPr>
    </w:p>
    <w:p w:rsidR="00E73706" w:rsidP="00E73706" w14:paraId="45809844" w14:textId="5014AE73">
      <w:pPr>
        <w:ind w:left="720" w:right="-360" w:hanging="720"/>
        <w:rPr>
          <w:bCs/>
          <w:iCs/>
        </w:rPr>
      </w:pPr>
      <w:r>
        <w:rPr>
          <w:rFonts w:eastAsiaTheme="minorHAnsi"/>
        </w:rPr>
        <w:t xml:space="preserve">4. </w:t>
      </w:r>
      <w:r>
        <w:rPr>
          <w:rFonts w:eastAsiaTheme="minorHAnsi"/>
        </w:rPr>
        <w:tab/>
      </w:r>
      <w:r w:rsidRPr="005A1EED">
        <w:rPr>
          <w:bCs/>
        </w:rPr>
        <w:t xml:space="preserve">Tong X, Coleman King S, Asaithambi G, Odom E, Yang Q, Yin X, Merritt RK. COVID-19 pandemic and quality of care and outcomes of acute stroke hospitalizations: the Paul Coverdell National Acute Stroke Program. </w:t>
      </w:r>
      <w:r w:rsidRPr="005A1EED">
        <w:rPr>
          <w:bCs/>
          <w:i/>
        </w:rPr>
        <w:t>Preventing Chronic Disease</w:t>
      </w:r>
      <w:r w:rsidRPr="005A1EED">
        <w:rPr>
          <w:bCs/>
          <w:iCs/>
        </w:rPr>
        <w:t>.</w:t>
      </w:r>
      <w:r w:rsidRPr="005A1EED">
        <w:rPr>
          <w:bCs/>
          <w:i/>
        </w:rPr>
        <w:t xml:space="preserve"> </w:t>
      </w:r>
      <w:r w:rsidRPr="005A1EED">
        <w:rPr>
          <w:bCs/>
        </w:rPr>
        <w:t>2021</w:t>
      </w:r>
      <w:r w:rsidRPr="005A1EED">
        <w:rPr>
          <w:bCs/>
          <w:i/>
        </w:rPr>
        <w:t>;</w:t>
      </w:r>
      <w:r w:rsidRPr="005A1EED">
        <w:rPr>
          <w:bCs/>
        </w:rPr>
        <w:t xml:space="preserve"> </w:t>
      </w:r>
      <w:r w:rsidRPr="005A1EED">
        <w:rPr>
          <w:bCs/>
          <w:iCs/>
        </w:rPr>
        <w:t xml:space="preserve">18: E82. DOI: </w:t>
      </w:r>
      <w:hyperlink r:id="rId13" w:history="1">
        <w:r w:rsidRPr="00DD484E">
          <w:rPr>
            <w:rStyle w:val="Hyperlink"/>
            <w:bCs/>
            <w:iCs/>
          </w:rPr>
          <w:t>http://dx.doi.org/10.5888/pcd18.210130</w:t>
        </w:r>
      </w:hyperlink>
    </w:p>
    <w:p w:rsidR="00E73706" w:rsidRPr="007C5B9A" w:rsidP="007C5B9A" w14:paraId="0453B168" w14:textId="3488B3A3">
      <w:pPr>
        <w:ind w:left="720" w:right="-360" w:hanging="720"/>
        <w:rPr>
          <w:bCs/>
        </w:rPr>
      </w:pPr>
    </w:p>
    <w:p w:rsidR="00964C5E" w:rsidP="00FA702A" w14:paraId="0D235333" w14:textId="554E3510">
      <w:pPr>
        <w:spacing w:after="240" w:line="276" w:lineRule="auto"/>
        <w:ind w:left="720" w:hanging="720"/>
        <w:rPr>
          <w:rFonts w:eastAsiaTheme="minorHAnsi"/>
        </w:rPr>
      </w:pPr>
      <w:r>
        <w:rPr>
          <w:rFonts w:eastAsiaTheme="minorHAnsi"/>
        </w:rPr>
        <w:t>5</w:t>
      </w:r>
      <w:r w:rsidR="00E73706">
        <w:rPr>
          <w:rFonts w:eastAsiaTheme="minorHAnsi"/>
        </w:rPr>
        <w:t xml:space="preserve">. </w:t>
      </w:r>
      <w:r w:rsidR="00E73706">
        <w:rPr>
          <w:rFonts w:eastAsiaTheme="minorHAnsi"/>
        </w:rPr>
        <w:tab/>
      </w:r>
      <w:r>
        <w:rPr>
          <w:rFonts w:eastAsiaTheme="minorHAnsi"/>
        </w:rPr>
        <w:t>Centers for Disease Control</w:t>
      </w:r>
      <w:r w:rsidRPr="00964C5E">
        <w:rPr>
          <w:rFonts w:eastAsiaTheme="minorHAnsi"/>
        </w:rPr>
        <w:t>. (20</w:t>
      </w:r>
      <w:r>
        <w:rPr>
          <w:rFonts w:eastAsiaTheme="minorHAnsi"/>
        </w:rPr>
        <w:t>20</w:t>
      </w:r>
      <w:r w:rsidRPr="00964C5E">
        <w:rPr>
          <w:rFonts w:eastAsiaTheme="minorHAnsi"/>
        </w:rPr>
        <w:t>) </w:t>
      </w:r>
      <w:r w:rsidRPr="000C1E32" w:rsidR="000C1E32">
        <w:rPr>
          <w:rFonts w:eastAsiaTheme="minorHAnsi"/>
          <w:i/>
          <w:iCs/>
        </w:rPr>
        <w:t>CDC Coverdell Program Progress from 2015–2020</w:t>
      </w:r>
      <w:r w:rsidRPr="00964C5E">
        <w:rPr>
          <w:rFonts w:eastAsiaTheme="minorHAnsi"/>
        </w:rPr>
        <w:t>. Unpublished internal document.</w:t>
      </w:r>
    </w:p>
    <w:p w:rsidR="007D2158" w:rsidP="00B7301B" w14:paraId="735F8056" w14:textId="59A69791">
      <w:pPr>
        <w:spacing w:after="240" w:line="276" w:lineRule="auto"/>
        <w:ind w:left="630" w:hanging="630"/>
        <w:rPr>
          <w:rFonts w:eastAsiaTheme="minorHAnsi"/>
        </w:rPr>
      </w:pPr>
      <w:r>
        <w:rPr>
          <w:rFonts w:eastAsiaTheme="minorHAnsi"/>
        </w:rPr>
        <w:t>6.</w:t>
      </w:r>
      <w:r w:rsidR="00B7301B">
        <w:rPr>
          <w:rFonts w:eastAsiaTheme="minorHAnsi"/>
        </w:rPr>
        <w:tab/>
      </w:r>
      <w:r w:rsidRPr="007D2158">
        <w:rPr>
          <w:rFonts w:eastAsiaTheme="minorHAnsi"/>
        </w:rPr>
        <w:t>Cruz-Flores, S., et al., Racial-ethnic disparities in stroke care: the American experience: a statement for healthcare professionals from the American Heart Association/American Stroke Association. Stroke, 2011. 42(7): p. 2091-116.</w:t>
      </w:r>
    </w:p>
    <w:p w:rsidR="004825D8" w:rsidRPr="007D2158" w:rsidP="00FA702A" w14:paraId="092B1894" w14:textId="49678E7E">
      <w:pPr>
        <w:spacing w:after="240" w:line="276" w:lineRule="auto"/>
        <w:ind w:left="720" w:hanging="720"/>
        <w:rPr>
          <w:rFonts w:eastAsiaTheme="minorHAnsi"/>
        </w:rPr>
      </w:pPr>
      <w:r>
        <w:rPr>
          <w:rFonts w:eastAsiaTheme="minorHAnsi"/>
        </w:rPr>
        <w:t>7</w:t>
      </w:r>
      <w:r>
        <w:rPr>
          <w:rFonts w:eastAsiaTheme="minorHAnsi"/>
        </w:rPr>
        <w:t xml:space="preserve">. </w:t>
      </w:r>
      <w:r>
        <w:rPr>
          <w:rFonts w:eastAsiaTheme="minorHAnsi"/>
        </w:rPr>
        <w:tab/>
      </w:r>
      <w:r w:rsidRPr="005A1EED">
        <w:rPr>
          <w:bCs/>
        </w:rPr>
        <w:t xml:space="preserve">Asaithambi G, Tong X, </w:t>
      </w:r>
      <w:r w:rsidRPr="005A1EED">
        <w:rPr>
          <w:bCs/>
        </w:rPr>
        <w:t>Lakshminarayan</w:t>
      </w:r>
      <w:r w:rsidRPr="005A1EED">
        <w:rPr>
          <w:bCs/>
        </w:rPr>
        <w:t xml:space="preserve"> K, Coleman King S, George MG. Effect of insurance status on outcomes of acute ischemic stroke patients receiving intra-arterial treatment: results from the Paul Coverdell National Acute Stroke Program. </w:t>
      </w:r>
      <w:r w:rsidRPr="005A1EED">
        <w:rPr>
          <w:bCs/>
          <w:i/>
        </w:rPr>
        <w:t xml:space="preserve">Journal of Stroke and Cerebrovascular Diseases. </w:t>
      </w:r>
      <w:r w:rsidRPr="005A1EED">
        <w:rPr>
          <w:bCs/>
          <w:iCs/>
        </w:rPr>
        <w:t>2021.</w:t>
      </w:r>
      <w:r w:rsidRPr="005A1EED">
        <w:rPr>
          <w:bCs/>
        </w:rPr>
        <w:t xml:space="preserve"> 30(5): 105692.</w:t>
      </w:r>
    </w:p>
    <w:p w:rsidR="00506B71" w:rsidP="004825D8" w14:paraId="5DED1783" w14:textId="3180DD81">
      <w:pPr>
        <w:spacing w:after="240" w:line="276" w:lineRule="auto"/>
        <w:ind w:left="720" w:hanging="720"/>
        <w:rPr>
          <w:rFonts w:eastAsiaTheme="minorHAnsi"/>
        </w:rPr>
      </w:pPr>
      <w:r>
        <w:rPr>
          <w:rFonts w:eastAsiaTheme="minorHAnsi"/>
        </w:rPr>
        <w:t>8</w:t>
      </w:r>
      <w:r w:rsidRPr="007D2158" w:rsidR="007D2158">
        <w:rPr>
          <w:rFonts w:eastAsiaTheme="minorHAnsi"/>
        </w:rPr>
        <w:t>.</w:t>
      </w:r>
      <w:r w:rsidRPr="007D2158" w:rsidR="007D2158">
        <w:rPr>
          <w:rFonts w:eastAsiaTheme="minorHAnsi"/>
        </w:rPr>
        <w:tab/>
        <w:t>Tong, X., et al., A Decade of Improvement in Door-to-Needle Time Among Acute Ischemic Stroke Patients, 2008 to 2017. Circ Cardiovasc Qual Outcomes, 2018. 11(12): p. e004981.</w:t>
      </w:r>
    </w:p>
    <w:p w:rsidR="007777DF" w:rsidRPr="005A1EED" w:rsidP="007C5B9A" w14:paraId="68D66FBC" w14:textId="1F98D65C">
      <w:pPr>
        <w:ind w:left="720" w:right="-360" w:hanging="720"/>
        <w:rPr>
          <w:bCs/>
        </w:rPr>
      </w:pPr>
      <w:r>
        <w:rPr>
          <w:rFonts w:eastAsiaTheme="minorHAnsi"/>
        </w:rPr>
        <w:t>9</w:t>
      </w:r>
      <w:r>
        <w:rPr>
          <w:rFonts w:eastAsiaTheme="minorHAnsi"/>
        </w:rPr>
        <w:t xml:space="preserve">. </w:t>
      </w:r>
      <w:r>
        <w:rPr>
          <w:rFonts w:eastAsiaTheme="minorHAnsi"/>
        </w:rPr>
        <w:tab/>
      </w:r>
      <w:r w:rsidRPr="005A1EED">
        <w:rPr>
          <w:bCs/>
        </w:rPr>
        <w:t xml:space="preserve">Asaithambi G, Tong X, </w:t>
      </w:r>
      <w:r w:rsidRPr="005A1EED">
        <w:rPr>
          <w:bCs/>
        </w:rPr>
        <w:t>Lakshminarayan</w:t>
      </w:r>
      <w:r w:rsidRPr="005A1EED">
        <w:rPr>
          <w:bCs/>
        </w:rPr>
        <w:t xml:space="preserve"> K. Trends in intravenous thrombolysis utilization for acute ischemic stroke based on hospital size: Paul Coverdell National Acute Stroke Program, 2010-2019. </w:t>
      </w:r>
      <w:r w:rsidRPr="005A1EED">
        <w:rPr>
          <w:bCs/>
          <w:i/>
          <w:iCs/>
        </w:rPr>
        <w:t xml:space="preserve">American Journal of Emergency Medicine. </w:t>
      </w:r>
      <w:r w:rsidRPr="005A1EED">
        <w:rPr>
          <w:bCs/>
        </w:rPr>
        <w:t>2023. Volume 67: 51-55.</w:t>
      </w:r>
    </w:p>
    <w:p w:rsidR="007777DF" w:rsidRPr="007D2158" w:rsidP="00FA702A" w14:paraId="17AA9802" w14:textId="05895B76">
      <w:pPr>
        <w:spacing w:after="240" w:line="276" w:lineRule="auto"/>
        <w:ind w:left="720" w:hanging="720"/>
        <w:rPr>
          <w:rFonts w:eastAsiaTheme="minorHAnsi"/>
        </w:rPr>
      </w:pPr>
    </w:p>
    <w:p w:rsidR="000E2475" w:rsidP="000E2475" w14:paraId="0AC03549" w14:textId="32537429">
      <w:pPr>
        <w:ind w:left="720" w:right="-360" w:hanging="720"/>
        <w:rPr>
          <w:bCs/>
        </w:rPr>
      </w:pPr>
      <w:r>
        <w:rPr>
          <w:rFonts w:eastAsiaTheme="minorHAnsi"/>
        </w:rPr>
        <w:t>10</w:t>
      </w:r>
      <w:r>
        <w:rPr>
          <w:rFonts w:eastAsiaTheme="minorHAnsi"/>
        </w:rPr>
        <w:t xml:space="preserve">. </w:t>
      </w:r>
      <w:r>
        <w:rPr>
          <w:rFonts w:eastAsiaTheme="minorHAnsi"/>
        </w:rPr>
        <w:tab/>
      </w:r>
      <w:r w:rsidRPr="005A1EED">
        <w:rPr>
          <w:bCs/>
        </w:rPr>
        <w:t xml:space="preserve">Asaithambi G, George MG, Tong X, </w:t>
      </w:r>
      <w:r w:rsidRPr="005A1EED">
        <w:rPr>
          <w:bCs/>
        </w:rPr>
        <w:t>Lakshminarayan</w:t>
      </w:r>
      <w:r w:rsidRPr="005A1EED">
        <w:rPr>
          <w:bCs/>
        </w:rPr>
        <w:t xml:space="preserve"> K. Sex-specific racial and ethnic variations in short-term outcomes among patients with first and recurrent ischemic stroke: Paul Coverdell National Acute Stroke Program, 2016-2020.  </w:t>
      </w:r>
      <w:r w:rsidRPr="005A1EED">
        <w:rPr>
          <w:bCs/>
          <w:i/>
        </w:rPr>
        <w:t xml:space="preserve">Journal of Stroke and Cerebrovascular Diseases. </w:t>
      </w:r>
      <w:r w:rsidRPr="005A1EED">
        <w:rPr>
          <w:bCs/>
          <w:iCs/>
        </w:rPr>
        <w:t>2024.</w:t>
      </w:r>
    </w:p>
    <w:p w:rsidR="000E2475" w:rsidRPr="007C5B9A" w:rsidP="007C5B9A" w14:paraId="3F80562A" w14:textId="77777777">
      <w:pPr>
        <w:ind w:left="720" w:right="-360" w:hanging="720"/>
        <w:rPr>
          <w:bCs/>
        </w:rPr>
      </w:pPr>
    </w:p>
    <w:p w:rsidR="00122A4E" w:rsidRPr="000562E1" w:rsidP="00C94057" w14:paraId="1FE91B64" w14:textId="56926308">
      <w:pPr>
        <w:spacing w:after="240" w:line="276" w:lineRule="auto"/>
        <w:ind w:left="720" w:hanging="720"/>
        <w:rPr>
          <w:rFonts w:eastAsiaTheme="minorHAnsi"/>
        </w:rPr>
      </w:pPr>
      <w:r>
        <w:rPr>
          <w:rFonts w:eastAsiaTheme="minorHAnsi"/>
        </w:rPr>
        <w:t>1</w:t>
      </w:r>
      <w:r w:rsidR="00C65EBD">
        <w:rPr>
          <w:rFonts w:eastAsiaTheme="minorHAnsi"/>
        </w:rPr>
        <w:t>1</w:t>
      </w:r>
      <w:r w:rsidR="000E2475">
        <w:rPr>
          <w:rFonts w:eastAsiaTheme="minorHAnsi"/>
        </w:rPr>
        <w:t xml:space="preserve">. </w:t>
      </w:r>
      <w:r w:rsidR="000E2475">
        <w:rPr>
          <w:rFonts w:eastAsiaTheme="minorHAnsi"/>
        </w:rPr>
        <w:tab/>
      </w:r>
      <w:r w:rsidRPr="007D2158" w:rsidR="007D2158">
        <w:rPr>
          <w:rFonts w:eastAsiaTheme="minorHAnsi"/>
        </w:rPr>
        <w:t>Cruz-Flores, S., et al., Racial-Ethnic Disparities in Stroke Care: The American Experience. 2011. 42(7): p. 2091-2116.</w:t>
      </w:r>
    </w:p>
    <w:sectPr w:rsidSect="006C6884">
      <w:pgSz w:w="12240" w:h="15840"/>
      <w:pgMar w:top="900" w:right="1170" w:bottom="63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F0828" w14:paraId="2739DE2C"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265194885"/>
      <w:docPartObj>
        <w:docPartGallery w:val="Page Numbers (Bottom of Page)"/>
        <w:docPartUnique/>
      </w:docPartObj>
    </w:sdtPr>
    <w:sdtEndPr>
      <w:rPr>
        <w:noProof/>
      </w:rPr>
    </w:sdtEndPr>
    <w:sdtContent>
      <w:p w:rsidR="009F0828" w:rsidRPr="00880185" w:rsidP="007A47A5" w14:paraId="593AD233" w14:textId="77777777">
        <w:pPr>
          <w:pStyle w:val="Footer"/>
          <w:jc w:val="right"/>
          <w:rPr>
            <w:sz w:val="16"/>
            <w:szCs w:val="16"/>
          </w:rPr>
        </w:pPr>
        <w:r>
          <w:fldChar w:fldCharType="begin"/>
        </w:r>
        <w:r>
          <w:instrText xml:space="preserve"> PAGE   \* MERGEFORMAT </w:instrText>
        </w:r>
        <w:r>
          <w:fldChar w:fldCharType="separate"/>
        </w:r>
        <w:r>
          <w:t>3</w:t>
        </w:r>
        <w:r>
          <w:rPr>
            <w:noProof/>
          </w:rPr>
          <w:fldChar w:fldCharType="end"/>
        </w:r>
      </w:p>
    </w:sdtContent>
  </w:sdt>
  <w:p w:rsidR="009F0828" w:rsidRPr="0015668B" w:rsidP="00CB20E7" w14:paraId="409ED029" w14:textId="77777777">
    <w:pPr>
      <w:rPr>
        <w:b/>
        <w:sz w:val="28"/>
        <w:szCs w:val="28"/>
      </w:rPr>
    </w:pPr>
  </w:p>
  <w:p w:rsidR="009F0828" w:rsidP="00880185" w14:paraId="27A4825F" w14:textId="7777777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F0828" w14:paraId="78CB48AE" w14:textId="777777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146780294"/>
      <w:docPartObj>
        <w:docPartGallery w:val="Page Numbers (Bottom of Page)"/>
        <w:docPartUnique/>
      </w:docPartObj>
    </w:sdtPr>
    <w:sdtEndPr>
      <w:rPr>
        <w:noProof/>
      </w:rPr>
    </w:sdtEndPr>
    <w:sdtContent>
      <w:p w:rsidR="009F0828" w:rsidRPr="00880185" w:rsidP="007A47A5" w14:paraId="7D193ECD" w14:textId="4D1E1597">
        <w:pPr>
          <w:pStyle w:val="Footer"/>
          <w:jc w:val="right"/>
          <w:rPr>
            <w:sz w:val="16"/>
            <w:szCs w:val="16"/>
          </w:rPr>
        </w:pPr>
        <w:r>
          <w:fldChar w:fldCharType="begin"/>
        </w:r>
        <w:r>
          <w:instrText xml:space="preserve"> PAGE   \* MERGEFORMAT </w:instrText>
        </w:r>
        <w:r>
          <w:fldChar w:fldCharType="separate"/>
        </w:r>
        <w:r>
          <w:rPr>
            <w:noProof/>
          </w:rPr>
          <w:t>14</w:t>
        </w:r>
        <w:r>
          <w:rPr>
            <w:noProof/>
          </w:rPr>
          <w:fldChar w:fldCharType="end"/>
        </w:r>
      </w:p>
    </w:sdtContent>
  </w:sdt>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F0828" w14:paraId="598DB3AA"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F0828" w:rsidRPr="00CB20E7" w:rsidP="00CB20E7" w14:paraId="5B4D0AD4" w14:textId="77777777">
    <w:pPr>
      <w:pStyle w:val="Header"/>
      <w:ind w:left="-810"/>
      <w:rPr>
        <w:color w:val="595959" w:themeColor="text1" w:themeTint="A6"/>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F0828" w:rsidP="00A246E3" w14:paraId="0A4B2A87" w14:textId="77777777">
    <w:pPr>
      <w:pStyle w:val="Header"/>
      <w:jc w:val="center"/>
    </w:pPr>
  </w:p>
  <w:p w:rsidR="009F0828" w14:paraId="00AB33D2"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9C61A0B"/>
    <w:multiLevelType w:val="hybridMultilevel"/>
    <w:tmpl w:val="E724ED4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275B05C4"/>
    <w:multiLevelType w:val="hybridMultilevel"/>
    <w:tmpl w:val="CCB616C6"/>
    <w:lvl w:ilvl="0">
      <w:start w:val="1"/>
      <w:numFmt w:val="decimal"/>
      <w:lvlText w:val="%1."/>
      <w:lvlJc w:val="left"/>
      <w:pPr>
        <w:tabs>
          <w:tab w:val="num" w:pos="432"/>
        </w:tabs>
        <w:ind w:left="432" w:hanging="432"/>
      </w:pPr>
      <w:rPr>
        <w:rFonts w:hint="default"/>
        <w:b w:val="0"/>
        <w:i w:val="0"/>
      </w:rPr>
    </w:lvl>
    <w:lvl w:ilvl="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
    <w:nsid w:val="48C02504"/>
    <w:multiLevelType w:val="hybridMultilevel"/>
    <w:tmpl w:val="9826640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4CA34D80"/>
    <w:multiLevelType w:val="hybridMultilevel"/>
    <w:tmpl w:val="CB9243AC"/>
    <w:lvl w:ilvl="0">
      <w:start w:val="1"/>
      <w:numFmt w:val="decimal"/>
      <w:lvlText w:val="%1."/>
      <w:lvlJc w:val="left"/>
      <w:pPr>
        <w:ind w:left="540" w:hanging="360"/>
      </w:pPr>
      <w:rPr>
        <w:rFonts w:hint="default"/>
        <w:color w:val="222222"/>
      </w:rPr>
    </w:lvl>
    <w:lvl w:ilvl="1" w:tentative="1">
      <w:start w:val="1"/>
      <w:numFmt w:val="lowerLetter"/>
      <w:lvlText w:val="%2."/>
      <w:lvlJc w:val="left"/>
      <w:pPr>
        <w:ind w:left="1260" w:hanging="360"/>
      </w:pPr>
    </w:lvl>
    <w:lvl w:ilvl="2" w:tentative="1">
      <w:start w:val="1"/>
      <w:numFmt w:val="lowerRoman"/>
      <w:lvlText w:val="%3."/>
      <w:lvlJc w:val="right"/>
      <w:pPr>
        <w:ind w:left="1980" w:hanging="180"/>
      </w:pPr>
    </w:lvl>
    <w:lvl w:ilvl="3" w:tentative="1">
      <w:start w:val="1"/>
      <w:numFmt w:val="decimal"/>
      <w:lvlText w:val="%4."/>
      <w:lvlJc w:val="left"/>
      <w:pPr>
        <w:ind w:left="2700" w:hanging="360"/>
      </w:pPr>
    </w:lvl>
    <w:lvl w:ilvl="4" w:tentative="1">
      <w:start w:val="1"/>
      <w:numFmt w:val="lowerLetter"/>
      <w:lvlText w:val="%5."/>
      <w:lvlJc w:val="left"/>
      <w:pPr>
        <w:ind w:left="3420" w:hanging="360"/>
      </w:pPr>
    </w:lvl>
    <w:lvl w:ilvl="5" w:tentative="1">
      <w:start w:val="1"/>
      <w:numFmt w:val="lowerRoman"/>
      <w:lvlText w:val="%6."/>
      <w:lvlJc w:val="right"/>
      <w:pPr>
        <w:ind w:left="4140" w:hanging="180"/>
      </w:pPr>
    </w:lvl>
    <w:lvl w:ilvl="6" w:tentative="1">
      <w:start w:val="1"/>
      <w:numFmt w:val="decimal"/>
      <w:lvlText w:val="%7."/>
      <w:lvlJc w:val="left"/>
      <w:pPr>
        <w:ind w:left="4860" w:hanging="360"/>
      </w:pPr>
    </w:lvl>
    <w:lvl w:ilvl="7" w:tentative="1">
      <w:start w:val="1"/>
      <w:numFmt w:val="lowerLetter"/>
      <w:lvlText w:val="%8."/>
      <w:lvlJc w:val="left"/>
      <w:pPr>
        <w:ind w:left="5580" w:hanging="360"/>
      </w:pPr>
    </w:lvl>
    <w:lvl w:ilvl="8" w:tentative="1">
      <w:start w:val="1"/>
      <w:numFmt w:val="lowerRoman"/>
      <w:lvlText w:val="%9."/>
      <w:lvlJc w:val="right"/>
      <w:pPr>
        <w:ind w:left="6300" w:hanging="180"/>
      </w:pPr>
    </w:lvl>
  </w:abstractNum>
  <w:abstractNum w:abstractNumId="4">
    <w:nsid w:val="6B27100C"/>
    <w:multiLevelType w:val="hybridMultilevel"/>
    <w:tmpl w:val="5DC6CCD2"/>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num w:numId="1" w16cid:durableId="164615855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20114726">
    <w:abstractNumId w:val="0"/>
  </w:num>
  <w:num w:numId="3" w16cid:durableId="719475679">
    <w:abstractNumId w:val="4"/>
  </w:num>
  <w:num w:numId="4" w16cid:durableId="1223440417">
    <w:abstractNumId w:val="2"/>
  </w:num>
  <w:num w:numId="5" w16cid:durableId="941112137">
    <w:abstractNumId w:val="3"/>
  </w:num>
  <w:num w:numId="6" w16cid:durableId="9575580">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3630"/>
    <w:rsid w:val="00000A42"/>
    <w:rsid w:val="000025C3"/>
    <w:rsid w:val="000033EF"/>
    <w:rsid w:val="000037D0"/>
    <w:rsid w:val="00004259"/>
    <w:rsid w:val="0000512E"/>
    <w:rsid w:val="00005189"/>
    <w:rsid w:val="000052C5"/>
    <w:rsid w:val="000062B0"/>
    <w:rsid w:val="0000793A"/>
    <w:rsid w:val="0001151F"/>
    <w:rsid w:val="00013103"/>
    <w:rsid w:val="0001471B"/>
    <w:rsid w:val="00017FAF"/>
    <w:rsid w:val="000208C2"/>
    <w:rsid w:val="00022645"/>
    <w:rsid w:val="00022E71"/>
    <w:rsid w:val="000230BD"/>
    <w:rsid w:val="000237A2"/>
    <w:rsid w:val="00024725"/>
    <w:rsid w:val="000252F3"/>
    <w:rsid w:val="00025C61"/>
    <w:rsid w:val="000309E3"/>
    <w:rsid w:val="000319C8"/>
    <w:rsid w:val="00031BB6"/>
    <w:rsid w:val="000324D6"/>
    <w:rsid w:val="00033648"/>
    <w:rsid w:val="00033796"/>
    <w:rsid w:val="00035158"/>
    <w:rsid w:val="00035D4B"/>
    <w:rsid w:val="00040A1B"/>
    <w:rsid w:val="00040B8C"/>
    <w:rsid w:val="0004180F"/>
    <w:rsid w:val="000433C4"/>
    <w:rsid w:val="00043D7A"/>
    <w:rsid w:val="00044E54"/>
    <w:rsid w:val="00045841"/>
    <w:rsid w:val="00045A69"/>
    <w:rsid w:val="00046230"/>
    <w:rsid w:val="00046505"/>
    <w:rsid w:val="000501C2"/>
    <w:rsid w:val="00050767"/>
    <w:rsid w:val="00050B43"/>
    <w:rsid w:val="00050C8D"/>
    <w:rsid w:val="000512F8"/>
    <w:rsid w:val="000522B5"/>
    <w:rsid w:val="000530D1"/>
    <w:rsid w:val="00053A8F"/>
    <w:rsid w:val="00053E32"/>
    <w:rsid w:val="00054970"/>
    <w:rsid w:val="000562E1"/>
    <w:rsid w:val="000579E1"/>
    <w:rsid w:val="00064195"/>
    <w:rsid w:val="0006499B"/>
    <w:rsid w:val="00065A2F"/>
    <w:rsid w:val="000664E6"/>
    <w:rsid w:val="00066C84"/>
    <w:rsid w:val="00067800"/>
    <w:rsid w:val="00070107"/>
    <w:rsid w:val="000708D1"/>
    <w:rsid w:val="000725F2"/>
    <w:rsid w:val="00072862"/>
    <w:rsid w:val="00073560"/>
    <w:rsid w:val="0007590D"/>
    <w:rsid w:val="0007619B"/>
    <w:rsid w:val="00076557"/>
    <w:rsid w:val="000766C9"/>
    <w:rsid w:val="00076E31"/>
    <w:rsid w:val="0007746B"/>
    <w:rsid w:val="00080332"/>
    <w:rsid w:val="0008145F"/>
    <w:rsid w:val="00081AE9"/>
    <w:rsid w:val="00081EEB"/>
    <w:rsid w:val="00082B16"/>
    <w:rsid w:val="00083542"/>
    <w:rsid w:val="000854EA"/>
    <w:rsid w:val="000854F2"/>
    <w:rsid w:val="00086224"/>
    <w:rsid w:val="00087201"/>
    <w:rsid w:val="000909FC"/>
    <w:rsid w:val="00092684"/>
    <w:rsid w:val="00094119"/>
    <w:rsid w:val="000941C5"/>
    <w:rsid w:val="000946D5"/>
    <w:rsid w:val="00094DB5"/>
    <w:rsid w:val="0009527A"/>
    <w:rsid w:val="000967B7"/>
    <w:rsid w:val="00096C70"/>
    <w:rsid w:val="000A08FD"/>
    <w:rsid w:val="000A3F81"/>
    <w:rsid w:val="000A65C9"/>
    <w:rsid w:val="000A69F7"/>
    <w:rsid w:val="000A6B50"/>
    <w:rsid w:val="000B0295"/>
    <w:rsid w:val="000B0852"/>
    <w:rsid w:val="000B094E"/>
    <w:rsid w:val="000B09C8"/>
    <w:rsid w:val="000B2310"/>
    <w:rsid w:val="000B2641"/>
    <w:rsid w:val="000B3851"/>
    <w:rsid w:val="000B3999"/>
    <w:rsid w:val="000B537E"/>
    <w:rsid w:val="000B58C3"/>
    <w:rsid w:val="000B70DD"/>
    <w:rsid w:val="000C132A"/>
    <w:rsid w:val="000C1E32"/>
    <w:rsid w:val="000C1F14"/>
    <w:rsid w:val="000C2299"/>
    <w:rsid w:val="000C285F"/>
    <w:rsid w:val="000C457B"/>
    <w:rsid w:val="000C51C2"/>
    <w:rsid w:val="000C5919"/>
    <w:rsid w:val="000C619C"/>
    <w:rsid w:val="000C6D0F"/>
    <w:rsid w:val="000C7912"/>
    <w:rsid w:val="000D11BC"/>
    <w:rsid w:val="000D1673"/>
    <w:rsid w:val="000D194D"/>
    <w:rsid w:val="000D2195"/>
    <w:rsid w:val="000D7EF9"/>
    <w:rsid w:val="000E04B0"/>
    <w:rsid w:val="000E087D"/>
    <w:rsid w:val="000E2475"/>
    <w:rsid w:val="000E2724"/>
    <w:rsid w:val="000E2B28"/>
    <w:rsid w:val="000E2E84"/>
    <w:rsid w:val="000E451B"/>
    <w:rsid w:val="000E526C"/>
    <w:rsid w:val="000E5508"/>
    <w:rsid w:val="000E5540"/>
    <w:rsid w:val="000E576B"/>
    <w:rsid w:val="000E6748"/>
    <w:rsid w:val="000E7395"/>
    <w:rsid w:val="000F0603"/>
    <w:rsid w:val="000F06E9"/>
    <w:rsid w:val="000F0DCE"/>
    <w:rsid w:val="000F1078"/>
    <w:rsid w:val="000F1F30"/>
    <w:rsid w:val="000F244F"/>
    <w:rsid w:val="000F2885"/>
    <w:rsid w:val="000F2DB9"/>
    <w:rsid w:val="000F3407"/>
    <w:rsid w:val="000F3623"/>
    <w:rsid w:val="000F418C"/>
    <w:rsid w:val="000F48AA"/>
    <w:rsid w:val="000F4F1C"/>
    <w:rsid w:val="000F74A2"/>
    <w:rsid w:val="000F7EEF"/>
    <w:rsid w:val="0010150C"/>
    <w:rsid w:val="00103A3C"/>
    <w:rsid w:val="00105229"/>
    <w:rsid w:val="001107D3"/>
    <w:rsid w:val="00111354"/>
    <w:rsid w:val="0011180A"/>
    <w:rsid w:val="00112FD5"/>
    <w:rsid w:val="00114387"/>
    <w:rsid w:val="001148F6"/>
    <w:rsid w:val="001148FC"/>
    <w:rsid w:val="00114FD4"/>
    <w:rsid w:val="001153F8"/>
    <w:rsid w:val="0011553A"/>
    <w:rsid w:val="00115816"/>
    <w:rsid w:val="00115E34"/>
    <w:rsid w:val="00116417"/>
    <w:rsid w:val="00116B41"/>
    <w:rsid w:val="00117560"/>
    <w:rsid w:val="00121138"/>
    <w:rsid w:val="00121838"/>
    <w:rsid w:val="00121CC6"/>
    <w:rsid w:val="00122A4E"/>
    <w:rsid w:val="00122E6C"/>
    <w:rsid w:val="001242B8"/>
    <w:rsid w:val="00125761"/>
    <w:rsid w:val="00126574"/>
    <w:rsid w:val="00130C39"/>
    <w:rsid w:val="001313E9"/>
    <w:rsid w:val="00131C12"/>
    <w:rsid w:val="00132652"/>
    <w:rsid w:val="0013354D"/>
    <w:rsid w:val="00134607"/>
    <w:rsid w:val="001352C9"/>
    <w:rsid w:val="00136849"/>
    <w:rsid w:val="00137A7A"/>
    <w:rsid w:val="00137ACC"/>
    <w:rsid w:val="00137D9F"/>
    <w:rsid w:val="0014099F"/>
    <w:rsid w:val="00140C6E"/>
    <w:rsid w:val="001425F9"/>
    <w:rsid w:val="00143AB2"/>
    <w:rsid w:val="00144DE3"/>
    <w:rsid w:val="00145A82"/>
    <w:rsid w:val="001467F8"/>
    <w:rsid w:val="001470A0"/>
    <w:rsid w:val="00147508"/>
    <w:rsid w:val="00147EB9"/>
    <w:rsid w:val="00147F1A"/>
    <w:rsid w:val="00150710"/>
    <w:rsid w:val="00151981"/>
    <w:rsid w:val="001531DE"/>
    <w:rsid w:val="00153475"/>
    <w:rsid w:val="001538D4"/>
    <w:rsid w:val="0015439F"/>
    <w:rsid w:val="00155038"/>
    <w:rsid w:val="0015526F"/>
    <w:rsid w:val="00155981"/>
    <w:rsid w:val="00155C1E"/>
    <w:rsid w:val="0015668B"/>
    <w:rsid w:val="0015783D"/>
    <w:rsid w:val="001616EB"/>
    <w:rsid w:val="00161974"/>
    <w:rsid w:val="00162473"/>
    <w:rsid w:val="00162FB0"/>
    <w:rsid w:val="00164C6F"/>
    <w:rsid w:val="001657F2"/>
    <w:rsid w:val="00165ECD"/>
    <w:rsid w:val="001671C5"/>
    <w:rsid w:val="001673E8"/>
    <w:rsid w:val="00170E23"/>
    <w:rsid w:val="0017104A"/>
    <w:rsid w:val="00171AEC"/>
    <w:rsid w:val="00171D62"/>
    <w:rsid w:val="001724E5"/>
    <w:rsid w:val="00173254"/>
    <w:rsid w:val="001738AE"/>
    <w:rsid w:val="00174127"/>
    <w:rsid w:val="00175229"/>
    <w:rsid w:val="00175487"/>
    <w:rsid w:val="00176F65"/>
    <w:rsid w:val="00177623"/>
    <w:rsid w:val="00180BEC"/>
    <w:rsid w:val="00180FCF"/>
    <w:rsid w:val="0018105A"/>
    <w:rsid w:val="001813F6"/>
    <w:rsid w:val="0018216D"/>
    <w:rsid w:val="00182BDA"/>
    <w:rsid w:val="00182DF6"/>
    <w:rsid w:val="00185854"/>
    <w:rsid w:val="001869B2"/>
    <w:rsid w:val="001878A2"/>
    <w:rsid w:val="001904B6"/>
    <w:rsid w:val="0019115D"/>
    <w:rsid w:val="001911F7"/>
    <w:rsid w:val="00192581"/>
    <w:rsid w:val="00192CEC"/>
    <w:rsid w:val="001931EB"/>
    <w:rsid w:val="00193A54"/>
    <w:rsid w:val="00193E62"/>
    <w:rsid w:val="00193EC8"/>
    <w:rsid w:val="0019555B"/>
    <w:rsid w:val="00196B2C"/>
    <w:rsid w:val="00196C0B"/>
    <w:rsid w:val="00196E50"/>
    <w:rsid w:val="001A0BC6"/>
    <w:rsid w:val="001A11C3"/>
    <w:rsid w:val="001A189A"/>
    <w:rsid w:val="001A1A87"/>
    <w:rsid w:val="001A1FA4"/>
    <w:rsid w:val="001A27EB"/>
    <w:rsid w:val="001A2BBF"/>
    <w:rsid w:val="001A3127"/>
    <w:rsid w:val="001A4B39"/>
    <w:rsid w:val="001A4C40"/>
    <w:rsid w:val="001A5DAC"/>
    <w:rsid w:val="001A63F1"/>
    <w:rsid w:val="001A68E9"/>
    <w:rsid w:val="001A6A71"/>
    <w:rsid w:val="001A7079"/>
    <w:rsid w:val="001A7AA6"/>
    <w:rsid w:val="001B005D"/>
    <w:rsid w:val="001B0389"/>
    <w:rsid w:val="001B133D"/>
    <w:rsid w:val="001B1AA5"/>
    <w:rsid w:val="001B2987"/>
    <w:rsid w:val="001B2B26"/>
    <w:rsid w:val="001B2C45"/>
    <w:rsid w:val="001B2F80"/>
    <w:rsid w:val="001B4405"/>
    <w:rsid w:val="001B5844"/>
    <w:rsid w:val="001B6897"/>
    <w:rsid w:val="001B6AD7"/>
    <w:rsid w:val="001B6FBB"/>
    <w:rsid w:val="001C1C7F"/>
    <w:rsid w:val="001C1DDB"/>
    <w:rsid w:val="001C1E51"/>
    <w:rsid w:val="001C3B28"/>
    <w:rsid w:val="001C4A7A"/>
    <w:rsid w:val="001C555B"/>
    <w:rsid w:val="001C5962"/>
    <w:rsid w:val="001C5F66"/>
    <w:rsid w:val="001C62E4"/>
    <w:rsid w:val="001C6A40"/>
    <w:rsid w:val="001C77B5"/>
    <w:rsid w:val="001C7A1A"/>
    <w:rsid w:val="001D00B3"/>
    <w:rsid w:val="001D04E0"/>
    <w:rsid w:val="001D0592"/>
    <w:rsid w:val="001D1790"/>
    <w:rsid w:val="001D1A2C"/>
    <w:rsid w:val="001D209E"/>
    <w:rsid w:val="001D2B91"/>
    <w:rsid w:val="001D2ED8"/>
    <w:rsid w:val="001D30C6"/>
    <w:rsid w:val="001D4A3E"/>
    <w:rsid w:val="001D6FC8"/>
    <w:rsid w:val="001E0844"/>
    <w:rsid w:val="001E1CFC"/>
    <w:rsid w:val="001E228B"/>
    <w:rsid w:val="001E3018"/>
    <w:rsid w:val="001E4FEB"/>
    <w:rsid w:val="001E6905"/>
    <w:rsid w:val="001E6ECA"/>
    <w:rsid w:val="001E701A"/>
    <w:rsid w:val="001E7E30"/>
    <w:rsid w:val="001F0EC4"/>
    <w:rsid w:val="001F1214"/>
    <w:rsid w:val="001F1EEB"/>
    <w:rsid w:val="001F2EF5"/>
    <w:rsid w:val="001F33BD"/>
    <w:rsid w:val="001F360D"/>
    <w:rsid w:val="001F376D"/>
    <w:rsid w:val="001F480C"/>
    <w:rsid w:val="001F4DA7"/>
    <w:rsid w:val="001F5EF6"/>
    <w:rsid w:val="001F7234"/>
    <w:rsid w:val="00201A49"/>
    <w:rsid w:val="00201C32"/>
    <w:rsid w:val="0020465C"/>
    <w:rsid w:val="002056A0"/>
    <w:rsid w:val="00205D74"/>
    <w:rsid w:val="002061B8"/>
    <w:rsid w:val="00206D19"/>
    <w:rsid w:val="0020707A"/>
    <w:rsid w:val="00207A38"/>
    <w:rsid w:val="00207B4E"/>
    <w:rsid w:val="002114F2"/>
    <w:rsid w:val="00213ADD"/>
    <w:rsid w:val="00214185"/>
    <w:rsid w:val="00217EEA"/>
    <w:rsid w:val="0022223A"/>
    <w:rsid w:val="00222B30"/>
    <w:rsid w:val="00222E32"/>
    <w:rsid w:val="002279EB"/>
    <w:rsid w:val="002301FE"/>
    <w:rsid w:val="00232AB4"/>
    <w:rsid w:val="0023341F"/>
    <w:rsid w:val="00233784"/>
    <w:rsid w:val="002337E9"/>
    <w:rsid w:val="002348A3"/>
    <w:rsid w:val="00235238"/>
    <w:rsid w:val="00235357"/>
    <w:rsid w:val="00236142"/>
    <w:rsid w:val="0023775C"/>
    <w:rsid w:val="002419F3"/>
    <w:rsid w:val="00243307"/>
    <w:rsid w:val="00243F50"/>
    <w:rsid w:val="002446F7"/>
    <w:rsid w:val="00245E33"/>
    <w:rsid w:val="00246260"/>
    <w:rsid w:val="0024687C"/>
    <w:rsid w:val="002472C8"/>
    <w:rsid w:val="00247D67"/>
    <w:rsid w:val="00251480"/>
    <w:rsid w:val="002518C9"/>
    <w:rsid w:val="00252579"/>
    <w:rsid w:val="002527E9"/>
    <w:rsid w:val="00252F35"/>
    <w:rsid w:val="0025332B"/>
    <w:rsid w:val="00253630"/>
    <w:rsid w:val="00253F2A"/>
    <w:rsid w:val="0025458C"/>
    <w:rsid w:val="00254BD2"/>
    <w:rsid w:val="00255804"/>
    <w:rsid w:val="00256A23"/>
    <w:rsid w:val="00257423"/>
    <w:rsid w:val="002575C8"/>
    <w:rsid w:val="00257832"/>
    <w:rsid w:val="00260EDB"/>
    <w:rsid w:val="002616D0"/>
    <w:rsid w:val="00262BB5"/>
    <w:rsid w:val="00262C62"/>
    <w:rsid w:val="00262F82"/>
    <w:rsid w:val="00270A99"/>
    <w:rsid w:val="0027486C"/>
    <w:rsid w:val="002751C6"/>
    <w:rsid w:val="0027592C"/>
    <w:rsid w:val="002759B6"/>
    <w:rsid w:val="002775E1"/>
    <w:rsid w:val="00277689"/>
    <w:rsid w:val="002811F8"/>
    <w:rsid w:val="002815D9"/>
    <w:rsid w:val="00283710"/>
    <w:rsid w:val="0028430A"/>
    <w:rsid w:val="00284424"/>
    <w:rsid w:val="002848A3"/>
    <w:rsid w:val="00286ED7"/>
    <w:rsid w:val="00286F22"/>
    <w:rsid w:val="00290C22"/>
    <w:rsid w:val="002921C4"/>
    <w:rsid w:val="002928D1"/>
    <w:rsid w:val="00292A40"/>
    <w:rsid w:val="00292CB3"/>
    <w:rsid w:val="00292DA5"/>
    <w:rsid w:val="002941AD"/>
    <w:rsid w:val="002953D1"/>
    <w:rsid w:val="00296953"/>
    <w:rsid w:val="00297183"/>
    <w:rsid w:val="002A1344"/>
    <w:rsid w:val="002A17E0"/>
    <w:rsid w:val="002A27C7"/>
    <w:rsid w:val="002A3ED9"/>
    <w:rsid w:val="002A49BA"/>
    <w:rsid w:val="002A6CEE"/>
    <w:rsid w:val="002B0FAD"/>
    <w:rsid w:val="002B1A07"/>
    <w:rsid w:val="002B21B1"/>
    <w:rsid w:val="002B2FED"/>
    <w:rsid w:val="002B550C"/>
    <w:rsid w:val="002B70DC"/>
    <w:rsid w:val="002B7EE8"/>
    <w:rsid w:val="002C06B0"/>
    <w:rsid w:val="002C0D73"/>
    <w:rsid w:val="002C17A0"/>
    <w:rsid w:val="002C209D"/>
    <w:rsid w:val="002C4CE2"/>
    <w:rsid w:val="002C535D"/>
    <w:rsid w:val="002C63D2"/>
    <w:rsid w:val="002C7AA6"/>
    <w:rsid w:val="002C7CC9"/>
    <w:rsid w:val="002D1885"/>
    <w:rsid w:val="002D229F"/>
    <w:rsid w:val="002D2C57"/>
    <w:rsid w:val="002D3637"/>
    <w:rsid w:val="002D376A"/>
    <w:rsid w:val="002D4E3F"/>
    <w:rsid w:val="002D57D1"/>
    <w:rsid w:val="002D6547"/>
    <w:rsid w:val="002D7CA9"/>
    <w:rsid w:val="002E07D2"/>
    <w:rsid w:val="002E23A6"/>
    <w:rsid w:val="002E2846"/>
    <w:rsid w:val="002E4650"/>
    <w:rsid w:val="002E6805"/>
    <w:rsid w:val="002E7947"/>
    <w:rsid w:val="002E7982"/>
    <w:rsid w:val="002F1D85"/>
    <w:rsid w:val="002F21F9"/>
    <w:rsid w:val="00300142"/>
    <w:rsid w:val="00301312"/>
    <w:rsid w:val="00301626"/>
    <w:rsid w:val="00301725"/>
    <w:rsid w:val="00301898"/>
    <w:rsid w:val="00302530"/>
    <w:rsid w:val="003025C3"/>
    <w:rsid w:val="00304671"/>
    <w:rsid w:val="00306010"/>
    <w:rsid w:val="003065A4"/>
    <w:rsid w:val="00307367"/>
    <w:rsid w:val="00307495"/>
    <w:rsid w:val="00310F15"/>
    <w:rsid w:val="00311476"/>
    <w:rsid w:val="00313B45"/>
    <w:rsid w:val="0031613B"/>
    <w:rsid w:val="00316168"/>
    <w:rsid w:val="003161A1"/>
    <w:rsid w:val="00317DB7"/>
    <w:rsid w:val="00320835"/>
    <w:rsid w:val="00320905"/>
    <w:rsid w:val="00321CAE"/>
    <w:rsid w:val="00321F49"/>
    <w:rsid w:val="00322521"/>
    <w:rsid w:val="003229C6"/>
    <w:rsid w:val="00322EBA"/>
    <w:rsid w:val="003235EF"/>
    <w:rsid w:val="003256BB"/>
    <w:rsid w:val="0032572C"/>
    <w:rsid w:val="00325DF6"/>
    <w:rsid w:val="00325F15"/>
    <w:rsid w:val="00326F66"/>
    <w:rsid w:val="0032763D"/>
    <w:rsid w:val="00327E3E"/>
    <w:rsid w:val="00331769"/>
    <w:rsid w:val="003323DE"/>
    <w:rsid w:val="00333B64"/>
    <w:rsid w:val="00334D22"/>
    <w:rsid w:val="003351A7"/>
    <w:rsid w:val="00335F87"/>
    <w:rsid w:val="003366D9"/>
    <w:rsid w:val="00336B28"/>
    <w:rsid w:val="0033790F"/>
    <w:rsid w:val="0034061F"/>
    <w:rsid w:val="00340723"/>
    <w:rsid w:val="00341165"/>
    <w:rsid w:val="003436CA"/>
    <w:rsid w:val="00344185"/>
    <w:rsid w:val="003441DD"/>
    <w:rsid w:val="00344BD6"/>
    <w:rsid w:val="00345100"/>
    <w:rsid w:val="003454A4"/>
    <w:rsid w:val="003472E6"/>
    <w:rsid w:val="00347663"/>
    <w:rsid w:val="0034797C"/>
    <w:rsid w:val="0035065E"/>
    <w:rsid w:val="00350ADE"/>
    <w:rsid w:val="00351000"/>
    <w:rsid w:val="00351E79"/>
    <w:rsid w:val="00352574"/>
    <w:rsid w:val="00353484"/>
    <w:rsid w:val="003548B4"/>
    <w:rsid w:val="0035505A"/>
    <w:rsid w:val="00355865"/>
    <w:rsid w:val="00356325"/>
    <w:rsid w:val="003572FC"/>
    <w:rsid w:val="00360DA1"/>
    <w:rsid w:val="00361013"/>
    <w:rsid w:val="00361985"/>
    <w:rsid w:val="00361E36"/>
    <w:rsid w:val="003635DF"/>
    <w:rsid w:val="00363770"/>
    <w:rsid w:val="00363C73"/>
    <w:rsid w:val="0036467C"/>
    <w:rsid w:val="00364798"/>
    <w:rsid w:val="00364D24"/>
    <w:rsid w:val="00364DA9"/>
    <w:rsid w:val="003663B2"/>
    <w:rsid w:val="003669B7"/>
    <w:rsid w:val="00366A62"/>
    <w:rsid w:val="0036788D"/>
    <w:rsid w:val="00367A1D"/>
    <w:rsid w:val="00367DDB"/>
    <w:rsid w:val="00370412"/>
    <w:rsid w:val="003707A5"/>
    <w:rsid w:val="003708C3"/>
    <w:rsid w:val="00370DFA"/>
    <w:rsid w:val="003728DD"/>
    <w:rsid w:val="00373659"/>
    <w:rsid w:val="00373A48"/>
    <w:rsid w:val="003746F6"/>
    <w:rsid w:val="00375AE4"/>
    <w:rsid w:val="00376B95"/>
    <w:rsid w:val="00376DE3"/>
    <w:rsid w:val="00377572"/>
    <w:rsid w:val="00380E26"/>
    <w:rsid w:val="0038134A"/>
    <w:rsid w:val="00382D3D"/>
    <w:rsid w:val="00383011"/>
    <w:rsid w:val="00383590"/>
    <w:rsid w:val="00385744"/>
    <w:rsid w:val="0038577C"/>
    <w:rsid w:val="0038690C"/>
    <w:rsid w:val="00386C4E"/>
    <w:rsid w:val="00387A30"/>
    <w:rsid w:val="00391186"/>
    <w:rsid w:val="00391AE3"/>
    <w:rsid w:val="003924F9"/>
    <w:rsid w:val="00392AB1"/>
    <w:rsid w:val="003930F8"/>
    <w:rsid w:val="00394A6F"/>
    <w:rsid w:val="0039597F"/>
    <w:rsid w:val="00396342"/>
    <w:rsid w:val="003963B5"/>
    <w:rsid w:val="00396538"/>
    <w:rsid w:val="00397C80"/>
    <w:rsid w:val="003A08BD"/>
    <w:rsid w:val="003A2956"/>
    <w:rsid w:val="003A3EFA"/>
    <w:rsid w:val="003A463D"/>
    <w:rsid w:val="003A4D3B"/>
    <w:rsid w:val="003A7981"/>
    <w:rsid w:val="003A7CAC"/>
    <w:rsid w:val="003B0DA8"/>
    <w:rsid w:val="003B1BF5"/>
    <w:rsid w:val="003B2D46"/>
    <w:rsid w:val="003B3C0D"/>
    <w:rsid w:val="003B6AAC"/>
    <w:rsid w:val="003C0E51"/>
    <w:rsid w:val="003C1B31"/>
    <w:rsid w:val="003C1B60"/>
    <w:rsid w:val="003C2595"/>
    <w:rsid w:val="003C2D8A"/>
    <w:rsid w:val="003C3A75"/>
    <w:rsid w:val="003C3F78"/>
    <w:rsid w:val="003C4408"/>
    <w:rsid w:val="003C4706"/>
    <w:rsid w:val="003C49EF"/>
    <w:rsid w:val="003C52D0"/>
    <w:rsid w:val="003C52E7"/>
    <w:rsid w:val="003C54A8"/>
    <w:rsid w:val="003C7103"/>
    <w:rsid w:val="003C7DA8"/>
    <w:rsid w:val="003C7FFA"/>
    <w:rsid w:val="003D002F"/>
    <w:rsid w:val="003D1205"/>
    <w:rsid w:val="003D5078"/>
    <w:rsid w:val="003D5BDC"/>
    <w:rsid w:val="003D6C5D"/>
    <w:rsid w:val="003D7006"/>
    <w:rsid w:val="003D71A3"/>
    <w:rsid w:val="003D7B02"/>
    <w:rsid w:val="003E1C69"/>
    <w:rsid w:val="003E1D37"/>
    <w:rsid w:val="003E4334"/>
    <w:rsid w:val="003E4965"/>
    <w:rsid w:val="003E5079"/>
    <w:rsid w:val="003E5268"/>
    <w:rsid w:val="003E5A17"/>
    <w:rsid w:val="003E7199"/>
    <w:rsid w:val="003F02E5"/>
    <w:rsid w:val="003F06AB"/>
    <w:rsid w:val="003F0857"/>
    <w:rsid w:val="003F13BF"/>
    <w:rsid w:val="003F168A"/>
    <w:rsid w:val="003F22D7"/>
    <w:rsid w:val="003F2AE3"/>
    <w:rsid w:val="003F2F29"/>
    <w:rsid w:val="003F3496"/>
    <w:rsid w:val="003F35FA"/>
    <w:rsid w:val="003F37D0"/>
    <w:rsid w:val="003F5C4E"/>
    <w:rsid w:val="003F74D5"/>
    <w:rsid w:val="00403D6E"/>
    <w:rsid w:val="00406357"/>
    <w:rsid w:val="0040756C"/>
    <w:rsid w:val="004103A2"/>
    <w:rsid w:val="0041157D"/>
    <w:rsid w:val="004115EE"/>
    <w:rsid w:val="00414F5A"/>
    <w:rsid w:val="00416413"/>
    <w:rsid w:val="0041655E"/>
    <w:rsid w:val="004201F7"/>
    <w:rsid w:val="004220F8"/>
    <w:rsid w:val="004225DA"/>
    <w:rsid w:val="0042260D"/>
    <w:rsid w:val="00423C9A"/>
    <w:rsid w:val="00424010"/>
    <w:rsid w:val="00424A1E"/>
    <w:rsid w:val="00424C3D"/>
    <w:rsid w:val="00425600"/>
    <w:rsid w:val="00425629"/>
    <w:rsid w:val="0042598E"/>
    <w:rsid w:val="0042620F"/>
    <w:rsid w:val="00426C96"/>
    <w:rsid w:val="00426CD8"/>
    <w:rsid w:val="00426D57"/>
    <w:rsid w:val="00427E22"/>
    <w:rsid w:val="00430010"/>
    <w:rsid w:val="00430724"/>
    <w:rsid w:val="004309BB"/>
    <w:rsid w:val="004315A8"/>
    <w:rsid w:val="004330A4"/>
    <w:rsid w:val="004335AA"/>
    <w:rsid w:val="004335BE"/>
    <w:rsid w:val="00434F30"/>
    <w:rsid w:val="004350F7"/>
    <w:rsid w:val="00435C6C"/>
    <w:rsid w:val="00435FFF"/>
    <w:rsid w:val="00440589"/>
    <w:rsid w:val="0044133C"/>
    <w:rsid w:val="00444D6D"/>
    <w:rsid w:val="00445781"/>
    <w:rsid w:val="00445CF4"/>
    <w:rsid w:val="004502AA"/>
    <w:rsid w:val="0045043E"/>
    <w:rsid w:val="004506E7"/>
    <w:rsid w:val="0045102E"/>
    <w:rsid w:val="00451AF1"/>
    <w:rsid w:val="00451EAF"/>
    <w:rsid w:val="00452332"/>
    <w:rsid w:val="00452535"/>
    <w:rsid w:val="00452B5A"/>
    <w:rsid w:val="00452D93"/>
    <w:rsid w:val="00452F2E"/>
    <w:rsid w:val="004532B1"/>
    <w:rsid w:val="0045371E"/>
    <w:rsid w:val="0045375E"/>
    <w:rsid w:val="00453DC6"/>
    <w:rsid w:val="00455170"/>
    <w:rsid w:val="00455D86"/>
    <w:rsid w:val="0045770B"/>
    <w:rsid w:val="00460BAE"/>
    <w:rsid w:val="00462041"/>
    <w:rsid w:val="00462DB7"/>
    <w:rsid w:val="00463D95"/>
    <w:rsid w:val="004653E2"/>
    <w:rsid w:val="00465615"/>
    <w:rsid w:val="00465D0A"/>
    <w:rsid w:val="00466835"/>
    <w:rsid w:val="00467A41"/>
    <w:rsid w:val="004703F2"/>
    <w:rsid w:val="0047112B"/>
    <w:rsid w:val="0047173A"/>
    <w:rsid w:val="00472A41"/>
    <w:rsid w:val="004737F1"/>
    <w:rsid w:val="00474382"/>
    <w:rsid w:val="00474C19"/>
    <w:rsid w:val="00475326"/>
    <w:rsid w:val="004754DE"/>
    <w:rsid w:val="00475659"/>
    <w:rsid w:val="0047616C"/>
    <w:rsid w:val="00477D3F"/>
    <w:rsid w:val="004825D8"/>
    <w:rsid w:val="00484380"/>
    <w:rsid w:val="00484F3E"/>
    <w:rsid w:val="004856B9"/>
    <w:rsid w:val="00486277"/>
    <w:rsid w:val="0048677E"/>
    <w:rsid w:val="004902E1"/>
    <w:rsid w:val="00490900"/>
    <w:rsid w:val="00491AC5"/>
    <w:rsid w:val="00492376"/>
    <w:rsid w:val="00492C06"/>
    <w:rsid w:val="00492FF1"/>
    <w:rsid w:val="00493BAF"/>
    <w:rsid w:val="00494576"/>
    <w:rsid w:val="00494A9D"/>
    <w:rsid w:val="004952AF"/>
    <w:rsid w:val="00495599"/>
    <w:rsid w:val="00495E4F"/>
    <w:rsid w:val="00496003"/>
    <w:rsid w:val="004967F3"/>
    <w:rsid w:val="00496EBD"/>
    <w:rsid w:val="00497B6A"/>
    <w:rsid w:val="004A0A41"/>
    <w:rsid w:val="004A2A37"/>
    <w:rsid w:val="004A3677"/>
    <w:rsid w:val="004A4045"/>
    <w:rsid w:val="004A484D"/>
    <w:rsid w:val="004A5144"/>
    <w:rsid w:val="004A581E"/>
    <w:rsid w:val="004A6CCD"/>
    <w:rsid w:val="004A7D6D"/>
    <w:rsid w:val="004B06EB"/>
    <w:rsid w:val="004B0733"/>
    <w:rsid w:val="004B126A"/>
    <w:rsid w:val="004B1B4C"/>
    <w:rsid w:val="004B20AE"/>
    <w:rsid w:val="004B27A4"/>
    <w:rsid w:val="004B387A"/>
    <w:rsid w:val="004B3B6B"/>
    <w:rsid w:val="004B4A98"/>
    <w:rsid w:val="004B4C91"/>
    <w:rsid w:val="004B5F61"/>
    <w:rsid w:val="004C075C"/>
    <w:rsid w:val="004C2E97"/>
    <w:rsid w:val="004C322E"/>
    <w:rsid w:val="004C36E8"/>
    <w:rsid w:val="004C4975"/>
    <w:rsid w:val="004C6013"/>
    <w:rsid w:val="004C6383"/>
    <w:rsid w:val="004D07EB"/>
    <w:rsid w:val="004D0ECC"/>
    <w:rsid w:val="004D164E"/>
    <w:rsid w:val="004D1A3D"/>
    <w:rsid w:val="004D2605"/>
    <w:rsid w:val="004D40B9"/>
    <w:rsid w:val="004D4ECD"/>
    <w:rsid w:val="004D6D1D"/>
    <w:rsid w:val="004D77E3"/>
    <w:rsid w:val="004E0A58"/>
    <w:rsid w:val="004E14BD"/>
    <w:rsid w:val="004E1EEE"/>
    <w:rsid w:val="004E2DDF"/>
    <w:rsid w:val="004E32B5"/>
    <w:rsid w:val="004E3B22"/>
    <w:rsid w:val="004E3D1E"/>
    <w:rsid w:val="004E48CA"/>
    <w:rsid w:val="004E5EBF"/>
    <w:rsid w:val="004E7A19"/>
    <w:rsid w:val="004F0345"/>
    <w:rsid w:val="004F0587"/>
    <w:rsid w:val="004F07B5"/>
    <w:rsid w:val="004F6931"/>
    <w:rsid w:val="004F6DAD"/>
    <w:rsid w:val="004F6F6F"/>
    <w:rsid w:val="00501096"/>
    <w:rsid w:val="00501761"/>
    <w:rsid w:val="00501A9D"/>
    <w:rsid w:val="00501CE6"/>
    <w:rsid w:val="0050258A"/>
    <w:rsid w:val="00502878"/>
    <w:rsid w:val="00502B83"/>
    <w:rsid w:val="00502F80"/>
    <w:rsid w:val="00502FF7"/>
    <w:rsid w:val="00503FB5"/>
    <w:rsid w:val="00504809"/>
    <w:rsid w:val="00504B70"/>
    <w:rsid w:val="00504DC3"/>
    <w:rsid w:val="00504DD9"/>
    <w:rsid w:val="00505368"/>
    <w:rsid w:val="005054C6"/>
    <w:rsid w:val="0050569D"/>
    <w:rsid w:val="00506AEB"/>
    <w:rsid w:val="00506B71"/>
    <w:rsid w:val="00506F5B"/>
    <w:rsid w:val="00507B19"/>
    <w:rsid w:val="00507E20"/>
    <w:rsid w:val="005100B4"/>
    <w:rsid w:val="00510394"/>
    <w:rsid w:val="0051264D"/>
    <w:rsid w:val="00512B2C"/>
    <w:rsid w:val="005132CE"/>
    <w:rsid w:val="00513319"/>
    <w:rsid w:val="00514AF7"/>
    <w:rsid w:val="00515847"/>
    <w:rsid w:val="005162E0"/>
    <w:rsid w:val="00517D13"/>
    <w:rsid w:val="00520156"/>
    <w:rsid w:val="00520DDE"/>
    <w:rsid w:val="005234CB"/>
    <w:rsid w:val="00523EEC"/>
    <w:rsid w:val="0052413D"/>
    <w:rsid w:val="005245AD"/>
    <w:rsid w:val="00524752"/>
    <w:rsid w:val="005252D8"/>
    <w:rsid w:val="00525B26"/>
    <w:rsid w:val="0052619E"/>
    <w:rsid w:val="005265E0"/>
    <w:rsid w:val="005303CC"/>
    <w:rsid w:val="005308BB"/>
    <w:rsid w:val="0053102D"/>
    <w:rsid w:val="00531775"/>
    <w:rsid w:val="005318A2"/>
    <w:rsid w:val="005322EE"/>
    <w:rsid w:val="00532FED"/>
    <w:rsid w:val="00533E83"/>
    <w:rsid w:val="005344EB"/>
    <w:rsid w:val="00534B01"/>
    <w:rsid w:val="005356A8"/>
    <w:rsid w:val="005356CB"/>
    <w:rsid w:val="00535704"/>
    <w:rsid w:val="005357F7"/>
    <w:rsid w:val="0053616A"/>
    <w:rsid w:val="00536C6F"/>
    <w:rsid w:val="0054179B"/>
    <w:rsid w:val="00542A30"/>
    <w:rsid w:val="0054328E"/>
    <w:rsid w:val="005463E9"/>
    <w:rsid w:val="005464DB"/>
    <w:rsid w:val="00550AFE"/>
    <w:rsid w:val="005512D2"/>
    <w:rsid w:val="005520F0"/>
    <w:rsid w:val="00552D1A"/>
    <w:rsid w:val="00554905"/>
    <w:rsid w:val="00554FFE"/>
    <w:rsid w:val="00555243"/>
    <w:rsid w:val="005554CD"/>
    <w:rsid w:val="00560082"/>
    <w:rsid w:val="0056050D"/>
    <w:rsid w:val="00560BEB"/>
    <w:rsid w:val="005614B5"/>
    <w:rsid w:val="00561540"/>
    <w:rsid w:val="00562F89"/>
    <w:rsid w:val="0056314D"/>
    <w:rsid w:val="00563FF7"/>
    <w:rsid w:val="00564ADE"/>
    <w:rsid w:val="005653A6"/>
    <w:rsid w:val="005655BB"/>
    <w:rsid w:val="005655D8"/>
    <w:rsid w:val="00566CDE"/>
    <w:rsid w:val="005679DE"/>
    <w:rsid w:val="00570BEF"/>
    <w:rsid w:val="005725A0"/>
    <w:rsid w:val="00572BD9"/>
    <w:rsid w:val="00572F44"/>
    <w:rsid w:val="0057301E"/>
    <w:rsid w:val="00573C0B"/>
    <w:rsid w:val="00574182"/>
    <w:rsid w:val="00574CEF"/>
    <w:rsid w:val="00575122"/>
    <w:rsid w:val="00575FAA"/>
    <w:rsid w:val="005764B6"/>
    <w:rsid w:val="00581D1D"/>
    <w:rsid w:val="00582B40"/>
    <w:rsid w:val="00584E83"/>
    <w:rsid w:val="005850CC"/>
    <w:rsid w:val="00585385"/>
    <w:rsid w:val="00586723"/>
    <w:rsid w:val="005867E3"/>
    <w:rsid w:val="00586FB1"/>
    <w:rsid w:val="0058727C"/>
    <w:rsid w:val="00587482"/>
    <w:rsid w:val="00587E22"/>
    <w:rsid w:val="00590B93"/>
    <w:rsid w:val="00590E55"/>
    <w:rsid w:val="0059143A"/>
    <w:rsid w:val="00591737"/>
    <w:rsid w:val="00591DA0"/>
    <w:rsid w:val="0059213B"/>
    <w:rsid w:val="00592EE0"/>
    <w:rsid w:val="00592FCD"/>
    <w:rsid w:val="0059395A"/>
    <w:rsid w:val="00593A47"/>
    <w:rsid w:val="00593DB1"/>
    <w:rsid w:val="00595229"/>
    <w:rsid w:val="0059571E"/>
    <w:rsid w:val="00595B87"/>
    <w:rsid w:val="00595ED7"/>
    <w:rsid w:val="0059635F"/>
    <w:rsid w:val="00596DAE"/>
    <w:rsid w:val="0059774C"/>
    <w:rsid w:val="005A1524"/>
    <w:rsid w:val="005A1CDE"/>
    <w:rsid w:val="005A1EED"/>
    <w:rsid w:val="005A238A"/>
    <w:rsid w:val="005A2529"/>
    <w:rsid w:val="005A459E"/>
    <w:rsid w:val="005A53E1"/>
    <w:rsid w:val="005A74BF"/>
    <w:rsid w:val="005B02FD"/>
    <w:rsid w:val="005B0735"/>
    <w:rsid w:val="005B0824"/>
    <w:rsid w:val="005B153F"/>
    <w:rsid w:val="005B204D"/>
    <w:rsid w:val="005B2CEB"/>
    <w:rsid w:val="005B3C44"/>
    <w:rsid w:val="005B557A"/>
    <w:rsid w:val="005B5846"/>
    <w:rsid w:val="005B5861"/>
    <w:rsid w:val="005B589A"/>
    <w:rsid w:val="005B6E0D"/>
    <w:rsid w:val="005B7342"/>
    <w:rsid w:val="005C113F"/>
    <w:rsid w:val="005C2E09"/>
    <w:rsid w:val="005C3069"/>
    <w:rsid w:val="005C35AA"/>
    <w:rsid w:val="005C3BAC"/>
    <w:rsid w:val="005C429C"/>
    <w:rsid w:val="005C4EB9"/>
    <w:rsid w:val="005C5D90"/>
    <w:rsid w:val="005C5E74"/>
    <w:rsid w:val="005C6E5C"/>
    <w:rsid w:val="005C7F68"/>
    <w:rsid w:val="005D0688"/>
    <w:rsid w:val="005D12BA"/>
    <w:rsid w:val="005D148D"/>
    <w:rsid w:val="005D1CA3"/>
    <w:rsid w:val="005D4175"/>
    <w:rsid w:val="005D44FA"/>
    <w:rsid w:val="005D5052"/>
    <w:rsid w:val="005D6B32"/>
    <w:rsid w:val="005D76B6"/>
    <w:rsid w:val="005E092E"/>
    <w:rsid w:val="005E11E1"/>
    <w:rsid w:val="005E15B3"/>
    <w:rsid w:val="005E1760"/>
    <w:rsid w:val="005E2EB1"/>
    <w:rsid w:val="005E3756"/>
    <w:rsid w:val="005E3B2F"/>
    <w:rsid w:val="005E3B44"/>
    <w:rsid w:val="005E46C6"/>
    <w:rsid w:val="005E53D4"/>
    <w:rsid w:val="005E5A6F"/>
    <w:rsid w:val="005E5D77"/>
    <w:rsid w:val="005E5EB3"/>
    <w:rsid w:val="005E71D9"/>
    <w:rsid w:val="005E72D3"/>
    <w:rsid w:val="005F0118"/>
    <w:rsid w:val="005F2FAB"/>
    <w:rsid w:val="005F42B2"/>
    <w:rsid w:val="005F59E3"/>
    <w:rsid w:val="005F6A3C"/>
    <w:rsid w:val="00600721"/>
    <w:rsid w:val="00600CE2"/>
    <w:rsid w:val="00601A7C"/>
    <w:rsid w:val="00602338"/>
    <w:rsid w:val="00602496"/>
    <w:rsid w:val="006061AD"/>
    <w:rsid w:val="00607423"/>
    <w:rsid w:val="00607A3C"/>
    <w:rsid w:val="00607F5E"/>
    <w:rsid w:val="006104D2"/>
    <w:rsid w:val="00610E51"/>
    <w:rsid w:val="006113BF"/>
    <w:rsid w:val="00611BE9"/>
    <w:rsid w:val="00611F0E"/>
    <w:rsid w:val="00612564"/>
    <w:rsid w:val="00612C88"/>
    <w:rsid w:val="00612D94"/>
    <w:rsid w:val="00616165"/>
    <w:rsid w:val="0061738C"/>
    <w:rsid w:val="00617C01"/>
    <w:rsid w:val="00621035"/>
    <w:rsid w:val="0062190C"/>
    <w:rsid w:val="006229F4"/>
    <w:rsid w:val="00622A90"/>
    <w:rsid w:val="00622D0A"/>
    <w:rsid w:val="00623673"/>
    <w:rsid w:val="00623B89"/>
    <w:rsid w:val="00623C23"/>
    <w:rsid w:val="00623DE8"/>
    <w:rsid w:val="0062414D"/>
    <w:rsid w:val="006244AE"/>
    <w:rsid w:val="00625969"/>
    <w:rsid w:val="006310D0"/>
    <w:rsid w:val="0063115C"/>
    <w:rsid w:val="006321AE"/>
    <w:rsid w:val="00632697"/>
    <w:rsid w:val="0063273E"/>
    <w:rsid w:val="00633256"/>
    <w:rsid w:val="00633D93"/>
    <w:rsid w:val="00634F7E"/>
    <w:rsid w:val="006350B8"/>
    <w:rsid w:val="00635DFC"/>
    <w:rsid w:val="0063657F"/>
    <w:rsid w:val="00636837"/>
    <w:rsid w:val="00637791"/>
    <w:rsid w:val="00641242"/>
    <w:rsid w:val="00641327"/>
    <w:rsid w:val="006424E2"/>
    <w:rsid w:val="0064336E"/>
    <w:rsid w:val="00643C52"/>
    <w:rsid w:val="006467B3"/>
    <w:rsid w:val="0064724F"/>
    <w:rsid w:val="00647E10"/>
    <w:rsid w:val="0065023A"/>
    <w:rsid w:val="0065226A"/>
    <w:rsid w:val="00652FCF"/>
    <w:rsid w:val="006530C9"/>
    <w:rsid w:val="00655808"/>
    <w:rsid w:val="006568FB"/>
    <w:rsid w:val="0066017E"/>
    <w:rsid w:val="00660353"/>
    <w:rsid w:val="006605E1"/>
    <w:rsid w:val="00661110"/>
    <w:rsid w:val="006612BC"/>
    <w:rsid w:val="0066283D"/>
    <w:rsid w:val="00662DC7"/>
    <w:rsid w:val="00664CB6"/>
    <w:rsid w:val="00665862"/>
    <w:rsid w:val="00666384"/>
    <w:rsid w:val="00671208"/>
    <w:rsid w:val="00672889"/>
    <w:rsid w:val="00672B9C"/>
    <w:rsid w:val="0067390D"/>
    <w:rsid w:val="00674C79"/>
    <w:rsid w:val="0067578E"/>
    <w:rsid w:val="00676065"/>
    <w:rsid w:val="00681915"/>
    <w:rsid w:val="006819F5"/>
    <w:rsid w:val="00681EDB"/>
    <w:rsid w:val="00682C5B"/>
    <w:rsid w:val="00684213"/>
    <w:rsid w:val="00684904"/>
    <w:rsid w:val="00684B49"/>
    <w:rsid w:val="006857CD"/>
    <w:rsid w:val="00685F63"/>
    <w:rsid w:val="00692260"/>
    <w:rsid w:val="006925DC"/>
    <w:rsid w:val="00693EF9"/>
    <w:rsid w:val="006940B9"/>
    <w:rsid w:val="0069422D"/>
    <w:rsid w:val="00696914"/>
    <w:rsid w:val="00697826"/>
    <w:rsid w:val="006A00FC"/>
    <w:rsid w:val="006A126A"/>
    <w:rsid w:val="006A1435"/>
    <w:rsid w:val="006A35D1"/>
    <w:rsid w:val="006A56DD"/>
    <w:rsid w:val="006A5F6A"/>
    <w:rsid w:val="006A642F"/>
    <w:rsid w:val="006A777F"/>
    <w:rsid w:val="006B0943"/>
    <w:rsid w:val="006B1158"/>
    <w:rsid w:val="006B13F1"/>
    <w:rsid w:val="006B37A5"/>
    <w:rsid w:val="006B4D41"/>
    <w:rsid w:val="006B53EA"/>
    <w:rsid w:val="006B550E"/>
    <w:rsid w:val="006B5B13"/>
    <w:rsid w:val="006B6253"/>
    <w:rsid w:val="006B6C77"/>
    <w:rsid w:val="006B6FCA"/>
    <w:rsid w:val="006B7010"/>
    <w:rsid w:val="006C198F"/>
    <w:rsid w:val="006C1B41"/>
    <w:rsid w:val="006C3C5E"/>
    <w:rsid w:val="006C4150"/>
    <w:rsid w:val="006C6884"/>
    <w:rsid w:val="006C68C7"/>
    <w:rsid w:val="006C6999"/>
    <w:rsid w:val="006C77B1"/>
    <w:rsid w:val="006D0630"/>
    <w:rsid w:val="006D07A7"/>
    <w:rsid w:val="006D1965"/>
    <w:rsid w:val="006D2398"/>
    <w:rsid w:val="006D2E8D"/>
    <w:rsid w:val="006D32AC"/>
    <w:rsid w:val="006D49FF"/>
    <w:rsid w:val="006D4CEA"/>
    <w:rsid w:val="006D5195"/>
    <w:rsid w:val="006D546F"/>
    <w:rsid w:val="006D5856"/>
    <w:rsid w:val="006D6E38"/>
    <w:rsid w:val="006D7209"/>
    <w:rsid w:val="006D74AB"/>
    <w:rsid w:val="006E2488"/>
    <w:rsid w:val="006E37A1"/>
    <w:rsid w:val="006E3A24"/>
    <w:rsid w:val="006E3AC5"/>
    <w:rsid w:val="006E4357"/>
    <w:rsid w:val="006E6105"/>
    <w:rsid w:val="006E69B1"/>
    <w:rsid w:val="006E6EBA"/>
    <w:rsid w:val="006E731C"/>
    <w:rsid w:val="006E74B3"/>
    <w:rsid w:val="006F1D28"/>
    <w:rsid w:val="006F1F11"/>
    <w:rsid w:val="006F3DCE"/>
    <w:rsid w:val="006F4990"/>
    <w:rsid w:val="006F604B"/>
    <w:rsid w:val="006F686D"/>
    <w:rsid w:val="006F688B"/>
    <w:rsid w:val="00700FA2"/>
    <w:rsid w:val="007016C1"/>
    <w:rsid w:val="00703126"/>
    <w:rsid w:val="00703AF1"/>
    <w:rsid w:val="00704FA3"/>
    <w:rsid w:val="00705BCE"/>
    <w:rsid w:val="007061DA"/>
    <w:rsid w:val="007066F1"/>
    <w:rsid w:val="0070677F"/>
    <w:rsid w:val="00706B50"/>
    <w:rsid w:val="00707077"/>
    <w:rsid w:val="00707374"/>
    <w:rsid w:val="0071174E"/>
    <w:rsid w:val="00711C11"/>
    <w:rsid w:val="00713566"/>
    <w:rsid w:val="007135AC"/>
    <w:rsid w:val="007172CC"/>
    <w:rsid w:val="00717306"/>
    <w:rsid w:val="0071736E"/>
    <w:rsid w:val="00717C2E"/>
    <w:rsid w:val="00721BBA"/>
    <w:rsid w:val="00721FE6"/>
    <w:rsid w:val="00722941"/>
    <w:rsid w:val="00722F58"/>
    <w:rsid w:val="0072394A"/>
    <w:rsid w:val="00724B74"/>
    <w:rsid w:val="00727BC4"/>
    <w:rsid w:val="007300ED"/>
    <w:rsid w:val="00730482"/>
    <w:rsid w:val="00730F6D"/>
    <w:rsid w:val="00731DF5"/>
    <w:rsid w:val="0073296F"/>
    <w:rsid w:val="00733770"/>
    <w:rsid w:val="0073442D"/>
    <w:rsid w:val="00735B20"/>
    <w:rsid w:val="00735DAE"/>
    <w:rsid w:val="007368C7"/>
    <w:rsid w:val="00736929"/>
    <w:rsid w:val="00744977"/>
    <w:rsid w:val="007468F1"/>
    <w:rsid w:val="00747793"/>
    <w:rsid w:val="00747C9C"/>
    <w:rsid w:val="00747DB9"/>
    <w:rsid w:val="00750E46"/>
    <w:rsid w:val="007527C3"/>
    <w:rsid w:val="007537C3"/>
    <w:rsid w:val="00754514"/>
    <w:rsid w:val="0075459E"/>
    <w:rsid w:val="007553BA"/>
    <w:rsid w:val="0075601F"/>
    <w:rsid w:val="0075647F"/>
    <w:rsid w:val="0075687C"/>
    <w:rsid w:val="00756ECB"/>
    <w:rsid w:val="00757AEA"/>
    <w:rsid w:val="00760F6A"/>
    <w:rsid w:val="00760FB0"/>
    <w:rsid w:val="0076225F"/>
    <w:rsid w:val="007624A1"/>
    <w:rsid w:val="0076406E"/>
    <w:rsid w:val="00765C53"/>
    <w:rsid w:val="00766652"/>
    <w:rsid w:val="00767431"/>
    <w:rsid w:val="00767B70"/>
    <w:rsid w:val="007701B4"/>
    <w:rsid w:val="00770D9A"/>
    <w:rsid w:val="0077178B"/>
    <w:rsid w:val="00773E7F"/>
    <w:rsid w:val="00775E85"/>
    <w:rsid w:val="007762FE"/>
    <w:rsid w:val="00776E81"/>
    <w:rsid w:val="007777DF"/>
    <w:rsid w:val="0078038C"/>
    <w:rsid w:val="007805AF"/>
    <w:rsid w:val="007806AB"/>
    <w:rsid w:val="00780913"/>
    <w:rsid w:val="00782079"/>
    <w:rsid w:val="0078468A"/>
    <w:rsid w:val="007847C7"/>
    <w:rsid w:val="00786D0F"/>
    <w:rsid w:val="0078739A"/>
    <w:rsid w:val="00790761"/>
    <w:rsid w:val="00793474"/>
    <w:rsid w:val="00794CF9"/>
    <w:rsid w:val="00796A1D"/>
    <w:rsid w:val="007A04B1"/>
    <w:rsid w:val="007A080B"/>
    <w:rsid w:val="007A0D5D"/>
    <w:rsid w:val="007A1CA9"/>
    <w:rsid w:val="007A38DD"/>
    <w:rsid w:val="007A47A5"/>
    <w:rsid w:val="007A4FF4"/>
    <w:rsid w:val="007A5E51"/>
    <w:rsid w:val="007A6545"/>
    <w:rsid w:val="007A7B78"/>
    <w:rsid w:val="007B075D"/>
    <w:rsid w:val="007B2A9E"/>
    <w:rsid w:val="007B3A18"/>
    <w:rsid w:val="007B3EE6"/>
    <w:rsid w:val="007B49C8"/>
    <w:rsid w:val="007B70F8"/>
    <w:rsid w:val="007B72E9"/>
    <w:rsid w:val="007B7FCF"/>
    <w:rsid w:val="007C3A7E"/>
    <w:rsid w:val="007C46FF"/>
    <w:rsid w:val="007C49FE"/>
    <w:rsid w:val="007C525F"/>
    <w:rsid w:val="007C5B9A"/>
    <w:rsid w:val="007C6262"/>
    <w:rsid w:val="007C67B0"/>
    <w:rsid w:val="007C6B4B"/>
    <w:rsid w:val="007D0251"/>
    <w:rsid w:val="007D036F"/>
    <w:rsid w:val="007D0BF5"/>
    <w:rsid w:val="007D0E3B"/>
    <w:rsid w:val="007D1588"/>
    <w:rsid w:val="007D2158"/>
    <w:rsid w:val="007D27DD"/>
    <w:rsid w:val="007D53E9"/>
    <w:rsid w:val="007D6B01"/>
    <w:rsid w:val="007D73F9"/>
    <w:rsid w:val="007E00C3"/>
    <w:rsid w:val="007E0FAB"/>
    <w:rsid w:val="007E1076"/>
    <w:rsid w:val="007E13DB"/>
    <w:rsid w:val="007E1AEE"/>
    <w:rsid w:val="007E2303"/>
    <w:rsid w:val="007E2599"/>
    <w:rsid w:val="007E39E4"/>
    <w:rsid w:val="007E3ECD"/>
    <w:rsid w:val="007E4079"/>
    <w:rsid w:val="007E49CE"/>
    <w:rsid w:val="007E5A65"/>
    <w:rsid w:val="007E6699"/>
    <w:rsid w:val="007E7274"/>
    <w:rsid w:val="007E7815"/>
    <w:rsid w:val="007F1C57"/>
    <w:rsid w:val="007F1F47"/>
    <w:rsid w:val="007F2697"/>
    <w:rsid w:val="007F363E"/>
    <w:rsid w:val="007F4B24"/>
    <w:rsid w:val="007F5BA4"/>
    <w:rsid w:val="007F6B67"/>
    <w:rsid w:val="008010BD"/>
    <w:rsid w:val="00801358"/>
    <w:rsid w:val="00802F1E"/>
    <w:rsid w:val="00803CD8"/>
    <w:rsid w:val="008056F5"/>
    <w:rsid w:val="00805AE1"/>
    <w:rsid w:val="00807208"/>
    <w:rsid w:val="00812450"/>
    <w:rsid w:val="00816E98"/>
    <w:rsid w:val="00817EB8"/>
    <w:rsid w:val="00820AA6"/>
    <w:rsid w:val="00820B53"/>
    <w:rsid w:val="00821F78"/>
    <w:rsid w:val="00821FBD"/>
    <w:rsid w:val="00823609"/>
    <w:rsid w:val="0082381F"/>
    <w:rsid w:val="00825471"/>
    <w:rsid w:val="00825A18"/>
    <w:rsid w:val="00825AEE"/>
    <w:rsid w:val="0082642C"/>
    <w:rsid w:val="00826579"/>
    <w:rsid w:val="00826750"/>
    <w:rsid w:val="00827409"/>
    <w:rsid w:val="008278D8"/>
    <w:rsid w:val="00827CB0"/>
    <w:rsid w:val="008303B6"/>
    <w:rsid w:val="00830EFB"/>
    <w:rsid w:val="00831A73"/>
    <w:rsid w:val="00834033"/>
    <w:rsid w:val="0083538A"/>
    <w:rsid w:val="008354A1"/>
    <w:rsid w:val="008355E3"/>
    <w:rsid w:val="008361C5"/>
    <w:rsid w:val="008371FF"/>
    <w:rsid w:val="008407C2"/>
    <w:rsid w:val="00843E42"/>
    <w:rsid w:val="0084413F"/>
    <w:rsid w:val="008449AC"/>
    <w:rsid w:val="00844E9D"/>
    <w:rsid w:val="008453BF"/>
    <w:rsid w:val="00845FE8"/>
    <w:rsid w:val="00846071"/>
    <w:rsid w:val="008470F1"/>
    <w:rsid w:val="008507D5"/>
    <w:rsid w:val="00850F2F"/>
    <w:rsid w:val="00850F67"/>
    <w:rsid w:val="00851A91"/>
    <w:rsid w:val="008524B8"/>
    <w:rsid w:val="00855B3D"/>
    <w:rsid w:val="00856493"/>
    <w:rsid w:val="00856B88"/>
    <w:rsid w:val="008577D9"/>
    <w:rsid w:val="0085795B"/>
    <w:rsid w:val="00860C54"/>
    <w:rsid w:val="0086466C"/>
    <w:rsid w:val="00864BCB"/>
    <w:rsid w:val="00865500"/>
    <w:rsid w:val="00867A1D"/>
    <w:rsid w:val="00870573"/>
    <w:rsid w:val="00871463"/>
    <w:rsid w:val="0087179F"/>
    <w:rsid w:val="00871DA5"/>
    <w:rsid w:val="0087289D"/>
    <w:rsid w:val="008731A7"/>
    <w:rsid w:val="00873FF3"/>
    <w:rsid w:val="008752C6"/>
    <w:rsid w:val="008763DB"/>
    <w:rsid w:val="00877E30"/>
    <w:rsid w:val="00877E8B"/>
    <w:rsid w:val="00880185"/>
    <w:rsid w:val="0088111F"/>
    <w:rsid w:val="008815BC"/>
    <w:rsid w:val="00881B28"/>
    <w:rsid w:val="00881C43"/>
    <w:rsid w:val="00881C58"/>
    <w:rsid w:val="008820A0"/>
    <w:rsid w:val="0088291B"/>
    <w:rsid w:val="0088293E"/>
    <w:rsid w:val="008829BB"/>
    <w:rsid w:val="00884292"/>
    <w:rsid w:val="00884744"/>
    <w:rsid w:val="00884994"/>
    <w:rsid w:val="00887BF3"/>
    <w:rsid w:val="00890D87"/>
    <w:rsid w:val="00891BF9"/>
    <w:rsid w:val="008924F8"/>
    <w:rsid w:val="008925CF"/>
    <w:rsid w:val="00893C46"/>
    <w:rsid w:val="00896E6F"/>
    <w:rsid w:val="008977C3"/>
    <w:rsid w:val="00897835"/>
    <w:rsid w:val="00897BE7"/>
    <w:rsid w:val="008A0CEA"/>
    <w:rsid w:val="008A3961"/>
    <w:rsid w:val="008A3B13"/>
    <w:rsid w:val="008A3B5F"/>
    <w:rsid w:val="008A46F0"/>
    <w:rsid w:val="008A5D7E"/>
    <w:rsid w:val="008A7DED"/>
    <w:rsid w:val="008A7FAF"/>
    <w:rsid w:val="008B041C"/>
    <w:rsid w:val="008B097D"/>
    <w:rsid w:val="008B0BE3"/>
    <w:rsid w:val="008B0D7B"/>
    <w:rsid w:val="008B0DBE"/>
    <w:rsid w:val="008B1F6E"/>
    <w:rsid w:val="008B2955"/>
    <w:rsid w:val="008B2FE1"/>
    <w:rsid w:val="008B30EB"/>
    <w:rsid w:val="008B32FB"/>
    <w:rsid w:val="008B3B5F"/>
    <w:rsid w:val="008B3BC0"/>
    <w:rsid w:val="008B43E0"/>
    <w:rsid w:val="008B5133"/>
    <w:rsid w:val="008B5959"/>
    <w:rsid w:val="008B5E1B"/>
    <w:rsid w:val="008B6220"/>
    <w:rsid w:val="008B7F29"/>
    <w:rsid w:val="008C10DD"/>
    <w:rsid w:val="008C184E"/>
    <w:rsid w:val="008C1998"/>
    <w:rsid w:val="008C28FA"/>
    <w:rsid w:val="008C34B0"/>
    <w:rsid w:val="008C39DE"/>
    <w:rsid w:val="008C3D0F"/>
    <w:rsid w:val="008C4930"/>
    <w:rsid w:val="008C4F65"/>
    <w:rsid w:val="008C64CB"/>
    <w:rsid w:val="008C65CD"/>
    <w:rsid w:val="008C7445"/>
    <w:rsid w:val="008C7ADF"/>
    <w:rsid w:val="008C7FB7"/>
    <w:rsid w:val="008D0264"/>
    <w:rsid w:val="008D0701"/>
    <w:rsid w:val="008D076B"/>
    <w:rsid w:val="008D17CA"/>
    <w:rsid w:val="008D1F05"/>
    <w:rsid w:val="008D3E39"/>
    <w:rsid w:val="008D40B6"/>
    <w:rsid w:val="008D4146"/>
    <w:rsid w:val="008D4692"/>
    <w:rsid w:val="008D4DCB"/>
    <w:rsid w:val="008D5160"/>
    <w:rsid w:val="008D5BC3"/>
    <w:rsid w:val="008D6FC7"/>
    <w:rsid w:val="008D73D7"/>
    <w:rsid w:val="008E003E"/>
    <w:rsid w:val="008E1E9F"/>
    <w:rsid w:val="008E204F"/>
    <w:rsid w:val="008E3549"/>
    <w:rsid w:val="008E35F1"/>
    <w:rsid w:val="008E3705"/>
    <w:rsid w:val="008E3A68"/>
    <w:rsid w:val="008E4F5E"/>
    <w:rsid w:val="008E5120"/>
    <w:rsid w:val="008E5C8F"/>
    <w:rsid w:val="008E6115"/>
    <w:rsid w:val="008E6300"/>
    <w:rsid w:val="008E6585"/>
    <w:rsid w:val="008E75D0"/>
    <w:rsid w:val="008F06FD"/>
    <w:rsid w:val="008F09C7"/>
    <w:rsid w:val="008F0D19"/>
    <w:rsid w:val="008F0D77"/>
    <w:rsid w:val="008F2484"/>
    <w:rsid w:val="008F27A7"/>
    <w:rsid w:val="008F28D6"/>
    <w:rsid w:val="008F573D"/>
    <w:rsid w:val="008F59E7"/>
    <w:rsid w:val="008F5A3B"/>
    <w:rsid w:val="008F5F4B"/>
    <w:rsid w:val="008F62AD"/>
    <w:rsid w:val="008F6F62"/>
    <w:rsid w:val="008F7D64"/>
    <w:rsid w:val="00900241"/>
    <w:rsid w:val="009016BA"/>
    <w:rsid w:val="00901816"/>
    <w:rsid w:val="00901A46"/>
    <w:rsid w:val="00901CFF"/>
    <w:rsid w:val="009031F2"/>
    <w:rsid w:val="00903F21"/>
    <w:rsid w:val="009062F1"/>
    <w:rsid w:val="0090694C"/>
    <w:rsid w:val="00906AF9"/>
    <w:rsid w:val="00907049"/>
    <w:rsid w:val="0090718A"/>
    <w:rsid w:val="00907E1A"/>
    <w:rsid w:val="00912AB1"/>
    <w:rsid w:val="00913070"/>
    <w:rsid w:val="0091463D"/>
    <w:rsid w:val="00914AE5"/>
    <w:rsid w:val="00914DDD"/>
    <w:rsid w:val="009152E4"/>
    <w:rsid w:val="00915A7C"/>
    <w:rsid w:val="00916D37"/>
    <w:rsid w:val="00916E18"/>
    <w:rsid w:val="00917A76"/>
    <w:rsid w:val="00920032"/>
    <w:rsid w:val="009209AB"/>
    <w:rsid w:val="0092271D"/>
    <w:rsid w:val="00923285"/>
    <w:rsid w:val="009252F3"/>
    <w:rsid w:val="0092533F"/>
    <w:rsid w:val="00925E0D"/>
    <w:rsid w:val="00926231"/>
    <w:rsid w:val="009273DE"/>
    <w:rsid w:val="00927E21"/>
    <w:rsid w:val="00927FD3"/>
    <w:rsid w:val="00930BA8"/>
    <w:rsid w:val="00931BA1"/>
    <w:rsid w:val="00937DD4"/>
    <w:rsid w:val="009423BB"/>
    <w:rsid w:val="00942FF6"/>
    <w:rsid w:val="00943394"/>
    <w:rsid w:val="009433D0"/>
    <w:rsid w:val="00943596"/>
    <w:rsid w:val="00943731"/>
    <w:rsid w:val="00943F38"/>
    <w:rsid w:val="00944551"/>
    <w:rsid w:val="009449AD"/>
    <w:rsid w:val="00944A4E"/>
    <w:rsid w:val="00945272"/>
    <w:rsid w:val="00946805"/>
    <w:rsid w:val="00947197"/>
    <w:rsid w:val="00947B45"/>
    <w:rsid w:val="0095039E"/>
    <w:rsid w:val="00950A85"/>
    <w:rsid w:val="00950E64"/>
    <w:rsid w:val="00951FC4"/>
    <w:rsid w:val="00953C77"/>
    <w:rsid w:val="009543A4"/>
    <w:rsid w:val="00954807"/>
    <w:rsid w:val="009549FE"/>
    <w:rsid w:val="00955CBF"/>
    <w:rsid w:val="009562FB"/>
    <w:rsid w:val="00957FBB"/>
    <w:rsid w:val="00961682"/>
    <w:rsid w:val="00961AB3"/>
    <w:rsid w:val="009621D8"/>
    <w:rsid w:val="00962979"/>
    <w:rsid w:val="009629FE"/>
    <w:rsid w:val="009631A6"/>
    <w:rsid w:val="009636B0"/>
    <w:rsid w:val="009639AB"/>
    <w:rsid w:val="00964C5E"/>
    <w:rsid w:val="00964EA3"/>
    <w:rsid w:val="00965078"/>
    <w:rsid w:val="0096597B"/>
    <w:rsid w:val="009660F6"/>
    <w:rsid w:val="009663B9"/>
    <w:rsid w:val="00966D3C"/>
    <w:rsid w:val="009709D7"/>
    <w:rsid w:val="0097101F"/>
    <w:rsid w:val="0097205B"/>
    <w:rsid w:val="00972DDD"/>
    <w:rsid w:val="009740A0"/>
    <w:rsid w:val="0097423E"/>
    <w:rsid w:val="009751C9"/>
    <w:rsid w:val="00975360"/>
    <w:rsid w:val="0097577D"/>
    <w:rsid w:val="00975E5B"/>
    <w:rsid w:val="009764B2"/>
    <w:rsid w:val="009767B9"/>
    <w:rsid w:val="009775E8"/>
    <w:rsid w:val="009815E1"/>
    <w:rsid w:val="009818BB"/>
    <w:rsid w:val="00983A51"/>
    <w:rsid w:val="009843A6"/>
    <w:rsid w:val="00984576"/>
    <w:rsid w:val="00984EA6"/>
    <w:rsid w:val="00987BAB"/>
    <w:rsid w:val="00990937"/>
    <w:rsid w:val="00991496"/>
    <w:rsid w:val="009915DC"/>
    <w:rsid w:val="00991FF9"/>
    <w:rsid w:val="0099295F"/>
    <w:rsid w:val="00992B70"/>
    <w:rsid w:val="009933A8"/>
    <w:rsid w:val="00993896"/>
    <w:rsid w:val="00995866"/>
    <w:rsid w:val="00995CF6"/>
    <w:rsid w:val="00995ED7"/>
    <w:rsid w:val="00997FED"/>
    <w:rsid w:val="009A026D"/>
    <w:rsid w:val="009A1CD1"/>
    <w:rsid w:val="009A20D0"/>
    <w:rsid w:val="009A3838"/>
    <w:rsid w:val="009A3B22"/>
    <w:rsid w:val="009A473B"/>
    <w:rsid w:val="009A47DD"/>
    <w:rsid w:val="009A537E"/>
    <w:rsid w:val="009A58AD"/>
    <w:rsid w:val="009A64D9"/>
    <w:rsid w:val="009A7A03"/>
    <w:rsid w:val="009B41C8"/>
    <w:rsid w:val="009B45D5"/>
    <w:rsid w:val="009B4CBC"/>
    <w:rsid w:val="009C00DD"/>
    <w:rsid w:val="009C09FA"/>
    <w:rsid w:val="009C0EB2"/>
    <w:rsid w:val="009C14C4"/>
    <w:rsid w:val="009C22FF"/>
    <w:rsid w:val="009C24FE"/>
    <w:rsid w:val="009C3263"/>
    <w:rsid w:val="009C3361"/>
    <w:rsid w:val="009C4FC4"/>
    <w:rsid w:val="009C65E2"/>
    <w:rsid w:val="009C68E5"/>
    <w:rsid w:val="009C74E6"/>
    <w:rsid w:val="009C7C38"/>
    <w:rsid w:val="009D01D0"/>
    <w:rsid w:val="009D1026"/>
    <w:rsid w:val="009D5A11"/>
    <w:rsid w:val="009D5E19"/>
    <w:rsid w:val="009D6781"/>
    <w:rsid w:val="009E13CC"/>
    <w:rsid w:val="009E1554"/>
    <w:rsid w:val="009E503F"/>
    <w:rsid w:val="009E55FD"/>
    <w:rsid w:val="009E6B84"/>
    <w:rsid w:val="009E781C"/>
    <w:rsid w:val="009F0828"/>
    <w:rsid w:val="009F120B"/>
    <w:rsid w:val="009F1C1B"/>
    <w:rsid w:val="009F285F"/>
    <w:rsid w:val="009F2E8A"/>
    <w:rsid w:val="009F3D81"/>
    <w:rsid w:val="009F3E7C"/>
    <w:rsid w:val="009F450A"/>
    <w:rsid w:val="009F6568"/>
    <w:rsid w:val="009F6E06"/>
    <w:rsid w:val="009F7006"/>
    <w:rsid w:val="009F7446"/>
    <w:rsid w:val="00A00965"/>
    <w:rsid w:val="00A0324A"/>
    <w:rsid w:val="00A03D84"/>
    <w:rsid w:val="00A04D24"/>
    <w:rsid w:val="00A05425"/>
    <w:rsid w:val="00A06525"/>
    <w:rsid w:val="00A0692D"/>
    <w:rsid w:val="00A073F0"/>
    <w:rsid w:val="00A1278A"/>
    <w:rsid w:val="00A129AA"/>
    <w:rsid w:val="00A12B6B"/>
    <w:rsid w:val="00A12DEC"/>
    <w:rsid w:val="00A13123"/>
    <w:rsid w:val="00A137AD"/>
    <w:rsid w:val="00A1400C"/>
    <w:rsid w:val="00A14A78"/>
    <w:rsid w:val="00A17040"/>
    <w:rsid w:val="00A20379"/>
    <w:rsid w:val="00A2136E"/>
    <w:rsid w:val="00A21CCD"/>
    <w:rsid w:val="00A2270C"/>
    <w:rsid w:val="00A22740"/>
    <w:rsid w:val="00A23FC2"/>
    <w:rsid w:val="00A246E3"/>
    <w:rsid w:val="00A24BF6"/>
    <w:rsid w:val="00A25BD3"/>
    <w:rsid w:val="00A27A2E"/>
    <w:rsid w:val="00A27B7E"/>
    <w:rsid w:val="00A27F5B"/>
    <w:rsid w:val="00A303DB"/>
    <w:rsid w:val="00A328EB"/>
    <w:rsid w:val="00A3310C"/>
    <w:rsid w:val="00A335E6"/>
    <w:rsid w:val="00A34405"/>
    <w:rsid w:val="00A34532"/>
    <w:rsid w:val="00A36875"/>
    <w:rsid w:val="00A37A48"/>
    <w:rsid w:val="00A41772"/>
    <w:rsid w:val="00A41E87"/>
    <w:rsid w:val="00A4274C"/>
    <w:rsid w:val="00A427B3"/>
    <w:rsid w:val="00A43943"/>
    <w:rsid w:val="00A43D68"/>
    <w:rsid w:val="00A445CC"/>
    <w:rsid w:val="00A47DE7"/>
    <w:rsid w:val="00A50883"/>
    <w:rsid w:val="00A50B4F"/>
    <w:rsid w:val="00A5196D"/>
    <w:rsid w:val="00A51DEF"/>
    <w:rsid w:val="00A526E9"/>
    <w:rsid w:val="00A531B6"/>
    <w:rsid w:val="00A533F8"/>
    <w:rsid w:val="00A55602"/>
    <w:rsid w:val="00A565DC"/>
    <w:rsid w:val="00A57A4F"/>
    <w:rsid w:val="00A61B46"/>
    <w:rsid w:val="00A61C78"/>
    <w:rsid w:val="00A62DC3"/>
    <w:rsid w:val="00A6438A"/>
    <w:rsid w:val="00A64CF2"/>
    <w:rsid w:val="00A65EA2"/>
    <w:rsid w:val="00A666C4"/>
    <w:rsid w:val="00A66ADC"/>
    <w:rsid w:val="00A67464"/>
    <w:rsid w:val="00A70059"/>
    <w:rsid w:val="00A70AAA"/>
    <w:rsid w:val="00A7120A"/>
    <w:rsid w:val="00A714C6"/>
    <w:rsid w:val="00A72991"/>
    <w:rsid w:val="00A73F79"/>
    <w:rsid w:val="00A73FC8"/>
    <w:rsid w:val="00A763C7"/>
    <w:rsid w:val="00A76D0A"/>
    <w:rsid w:val="00A80261"/>
    <w:rsid w:val="00A817FF"/>
    <w:rsid w:val="00A81969"/>
    <w:rsid w:val="00A82353"/>
    <w:rsid w:val="00A836CA"/>
    <w:rsid w:val="00A838B9"/>
    <w:rsid w:val="00A83BDE"/>
    <w:rsid w:val="00A8475D"/>
    <w:rsid w:val="00A84D5D"/>
    <w:rsid w:val="00A85426"/>
    <w:rsid w:val="00A86370"/>
    <w:rsid w:val="00A872D2"/>
    <w:rsid w:val="00A9066F"/>
    <w:rsid w:val="00A90827"/>
    <w:rsid w:val="00A9175D"/>
    <w:rsid w:val="00A93152"/>
    <w:rsid w:val="00A94585"/>
    <w:rsid w:val="00A952B4"/>
    <w:rsid w:val="00A9536A"/>
    <w:rsid w:val="00A95470"/>
    <w:rsid w:val="00A95ADC"/>
    <w:rsid w:val="00A97D8B"/>
    <w:rsid w:val="00AA0079"/>
    <w:rsid w:val="00AA0A2D"/>
    <w:rsid w:val="00AA0AB7"/>
    <w:rsid w:val="00AA1F44"/>
    <w:rsid w:val="00AB0810"/>
    <w:rsid w:val="00AB0D37"/>
    <w:rsid w:val="00AB1134"/>
    <w:rsid w:val="00AB3750"/>
    <w:rsid w:val="00AB3CD2"/>
    <w:rsid w:val="00AB4404"/>
    <w:rsid w:val="00AB5D7A"/>
    <w:rsid w:val="00AB5F5A"/>
    <w:rsid w:val="00AB6717"/>
    <w:rsid w:val="00AB690E"/>
    <w:rsid w:val="00AB76A8"/>
    <w:rsid w:val="00AB7AA6"/>
    <w:rsid w:val="00AB7E66"/>
    <w:rsid w:val="00AC26F2"/>
    <w:rsid w:val="00AC35D1"/>
    <w:rsid w:val="00AC4BD3"/>
    <w:rsid w:val="00AC6049"/>
    <w:rsid w:val="00AC72DD"/>
    <w:rsid w:val="00AD0DB1"/>
    <w:rsid w:val="00AD1647"/>
    <w:rsid w:val="00AD1E0B"/>
    <w:rsid w:val="00AD2969"/>
    <w:rsid w:val="00AD2FF5"/>
    <w:rsid w:val="00AD3B18"/>
    <w:rsid w:val="00AD43BA"/>
    <w:rsid w:val="00AD4E32"/>
    <w:rsid w:val="00AD59C6"/>
    <w:rsid w:val="00AD645D"/>
    <w:rsid w:val="00AD7EE8"/>
    <w:rsid w:val="00AE002E"/>
    <w:rsid w:val="00AE1B71"/>
    <w:rsid w:val="00AE1D13"/>
    <w:rsid w:val="00AE2B27"/>
    <w:rsid w:val="00AE33A2"/>
    <w:rsid w:val="00AE573E"/>
    <w:rsid w:val="00AE59FB"/>
    <w:rsid w:val="00AE5A86"/>
    <w:rsid w:val="00AE5F27"/>
    <w:rsid w:val="00AE6315"/>
    <w:rsid w:val="00AE7360"/>
    <w:rsid w:val="00AF2A28"/>
    <w:rsid w:val="00AF2DDA"/>
    <w:rsid w:val="00AF351E"/>
    <w:rsid w:val="00AF3705"/>
    <w:rsid w:val="00AF3CF2"/>
    <w:rsid w:val="00AF6059"/>
    <w:rsid w:val="00AF6787"/>
    <w:rsid w:val="00AF7655"/>
    <w:rsid w:val="00AF76DE"/>
    <w:rsid w:val="00B00C14"/>
    <w:rsid w:val="00B021C0"/>
    <w:rsid w:val="00B03118"/>
    <w:rsid w:val="00B038AA"/>
    <w:rsid w:val="00B04573"/>
    <w:rsid w:val="00B04DC4"/>
    <w:rsid w:val="00B04EA7"/>
    <w:rsid w:val="00B056D8"/>
    <w:rsid w:val="00B06E47"/>
    <w:rsid w:val="00B07F40"/>
    <w:rsid w:val="00B1004B"/>
    <w:rsid w:val="00B128BB"/>
    <w:rsid w:val="00B13C31"/>
    <w:rsid w:val="00B155F0"/>
    <w:rsid w:val="00B158FE"/>
    <w:rsid w:val="00B175DB"/>
    <w:rsid w:val="00B17C48"/>
    <w:rsid w:val="00B20D2B"/>
    <w:rsid w:val="00B21A16"/>
    <w:rsid w:val="00B227B3"/>
    <w:rsid w:val="00B24C44"/>
    <w:rsid w:val="00B260EE"/>
    <w:rsid w:val="00B261E3"/>
    <w:rsid w:val="00B27A40"/>
    <w:rsid w:val="00B321E2"/>
    <w:rsid w:val="00B3225A"/>
    <w:rsid w:val="00B33BC0"/>
    <w:rsid w:val="00B3490B"/>
    <w:rsid w:val="00B35A8D"/>
    <w:rsid w:val="00B35BA2"/>
    <w:rsid w:val="00B35BAB"/>
    <w:rsid w:val="00B36665"/>
    <w:rsid w:val="00B366E1"/>
    <w:rsid w:val="00B37537"/>
    <w:rsid w:val="00B4020C"/>
    <w:rsid w:val="00B41032"/>
    <w:rsid w:val="00B411AA"/>
    <w:rsid w:val="00B444C4"/>
    <w:rsid w:val="00B44C6C"/>
    <w:rsid w:val="00B4568A"/>
    <w:rsid w:val="00B45DEE"/>
    <w:rsid w:val="00B46DEF"/>
    <w:rsid w:val="00B47018"/>
    <w:rsid w:val="00B47537"/>
    <w:rsid w:val="00B5071E"/>
    <w:rsid w:val="00B514A8"/>
    <w:rsid w:val="00B531FB"/>
    <w:rsid w:val="00B53D9F"/>
    <w:rsid w:val="00B55975"/>
    <w:rsid w:val="00B55B9F"/>
    <w:rsid w:val="00B55F22"/>
    <w:rsid w:val="00B562DA"/>
    <w:rsid w:val="00B56D8D"/>
    <w:rsid w:val="00B57F24"/>
    <w:rsid w:val="00B61D3F"/>
    <w:rsid w:val="00B61D65"/>
    <w:rsid w:val="00B61E98"/>
    <w:rsid w:val="00B62712"/>
    <w:rsid w:val="00B62DD2"/>
    <w:rsid w:val="00B62E81"/>
    <w:rsid w:val="00B6324A"/>
    <w:rsid w:val="00B633B7"/>
    <w:rsid w:val="00B657C3"/>
    <w:rsid w:val="00B6625D"/>
    <w:rsid w:val="00B669C7"/>
    <w:rsid w:val="00B6744D"/>
    <w:rsid w:val="00B712B8"/>
    <w:rsid w:val="00B71957"/>
    <w:rsid w:val="00B72565"/>
    <w:rsid w:val="00B72D44"/>
    <w:rsid w:val="00B7301B"/>
    <w:rsid w:val="00B732ED"/>
    <w:rsid w:val="00B73CF7"/>
    <w:rsid w:val="00B73E97"/>
    <w:rsid w:val="00B74732"/>
    <w:rsid w:val="00B748B2"/>
    <w:rsid w:val="00B76D9C"/>
    <w:rsid w:val="00B77CE5"/>
    <w:rsid w:val="00B800B3"/>
    <w:rsid w:val="00B849FB"/>
    <w:rsid w:val="00B8540A"/>
    <w:rsid w:val="00B854BD"/>
    <w:rsid w:val="00B86187"/>
    <w:rsid w:val="00B87069"/>
    <w:rsid w:val="00B9082C"/>
    <w:rsid w:val="00B9424D"/>
    <w:rsid w:val="00B94C2E"/>
    <w:rsid w:val="00B94CA9"/>
    <w:rsid w:val="00B96181"/>
    <w:rsid w:val="00B963A0"/>
    <w:rsid w:val="00B97D14"/>
    <w:rsid w:val="00BA0288"/>
    <w:rsid w:val="00BA03B1"/>
    <w:rsid w:val="00BA37C9"/>
    <w:rsid w:val="00BA3839"/>
    <w:rsid w:val="00BA3A2F"/>
    <w:rsid w:val="00BA4F9C"/>
    <w:rsid w:val="00BA5032"/>
    <w:rsid w:val="00BA60AE"/>
    <w:rsid w:val="00BA66E9"/>
    <w:rsid w:val="00BA6914"/>
    <w:rsid w:val="00BA7953"/>
    <w:rsid w:val="00BA79D7"/>
    <w:rsid w:val="00BA79E4"/>
    <w:rsid w:val="00BB0B39"/>
    <w:rsid w:val="00BB0C46"/>
    <w:rsid w:val="00BB383C"/>
    <w:rsid w:val="00BB4C31"/>
    <w:rsid w:val="00BB6941"/>
    <w:rsid w:val="00BB6AF5"/>
    <w:rsid w:val="00BB6B41"/>
    <w:rsid w:val="00BB7E82"/>
    <w:rsid w:val="00BC000F"/>
    <w:rsid w:val="00BC0D69"/>
    <w:rsid w:val="00BC2936"/>
    <w:rsid w:val="00BC2FEB"/>
    <w:rsid w:val="00BC3288"/>
    <w:rsid w:val="00BC3A00"/>
    <w:rsid w:val="00BC3DA1"/>
    <w:rsid w:val="00BC4603"/>
    <w:rsid w:val="00BC50A2"/>
    <w:rsid w:val="00BC5804"/>
    <w:rsid w:val="00BC5BA0"/>
    <w:rsid w:val="00BC6F2E"/>
    <w:rsid w:val="00BC75DC"/>
    <w:rsid w:val="00BD0575"/>
    <w:rsid w:val="00BD1396"/>
    <w:rsid w:val="00BD4B47"/>
    <w:rsid w:val="00BD4E10"/>
    <w:rsid w:val="00BD5005"/>
    <w:rsid w:val="00BD6B3D"/>
    <w:rsid w:val="00BD6BD1"/>
    <w:rsid w:val="00BE05A3"/>
    <w:rsid w:val="00BE07F7"/>
    <w:rsid w:val="00BE09EE"/>
    <w:rsid w:val="00BE1811"/>
    <w:rsid w:val="00BE19F8"/>
    <w:rsid w:val="00BE3138"/>
    <w:rsid w:val="00BE4CB2"/>
    <w:rsid w:val="00BE5BFC"/>
    <w:rsid w:val="00BE6334"/>
    <w:rsid w:val="00BE6789"/>
    <w:rsid w:val="00BE6C91"/>
    <w:rsid w:val="00BE6F91"/>
    <w:rsid w:val="00BE73CC"/>
    <w:rsid w:val="00BF0AD1"/>
    <w:rsid w:val="00BF297D"/>
    <w:rsid w:val="00BF3763"/>
    <w:rsid w:val="00BF499E"/>
    <w:rsid w:val="00BF4DA0"/>
    <w:rsid w:val="00BF7B02"/>
    <w:rsid w:val="00C0083E"/>
    <w:rsid w:val="00C016AE"/>
    <w:rsid w:val="00C019F6"/>
    <w:rsid w:val="00C01DB7"/>
    <w:rsid w:val="00C02FEC"/>
    <w:rsid w:val="00C03B20"/>
    <w:rsid w:val="00C0547C"/>
    <w:rsid w:val="00C05A1A"/>
    <w:rsid w:val="00C05E33"/>
    <w:rsid w:val="00C06A0E"/>
    <w:rsid w:val="00C07CF5"/>
    <w:rsid w:val="00C07FA7"/>
    <w:rsid w:val="00C106C8"/>
    <w:rsid w:val="00C117AA"/>
    <w:rsid w:val="00C1201A"/>
    <w:rsid w:val="00C1203E"/>
    <w:rsid w:val="00C126D1"/>
    <w:rsid w:val="00C1431E"/>
    <w:rsid w:val="00C145CB"/>
    <w:rsid w:val="00C151A1"/>
    <w:rsid w:val="00C1624F"/>
    <w:rsid w:val="00C16C9F"/>
    <w:rsid w:val="00C16E57"/>
    <w:rsid w:val="00C20238"/>
    <w:rsid w:val="00C20D93"/>
    <w:rsid w:val="00C21388"/>
    <w:rsid w:val="00C21955"/>
    <w:rsid w:val="00C23360"/>
    <w:rsid w:val="00C23A87"/>
    <w:rsid w:val="00C23DCB"/>
    <w:rsid w:val="00C24280"/>
    <w:rsid w:val="00C25CF7"/>
    <w:rsid w:val="00C269C3"/>
    <w:rsid w:val="00C27E79"/>
    <w:rsid w:val="00C27E8D"/>
    <w:rsid w:val="00C30143"/>
    <w:rsid w:val="00C309D3"/>
    <w:rsid w:val="00C31960"/>
    <w:rsid w:val="00C31CBD"/>
    <w:rsid w:val="00C323A3"/>
    <w:rsid w:val="00C32CD0"/>
    <w:rsid w:val="00C33F15"/>
    <w:rsid w:val="00C35B0F"/>
    <w:rsid w:val="00C36627"/>
    <w:rsid w:val="00C37969"/>
    <w:rsid w:val="00C37EBE"/>
    <w:rsid w:val="00C40B5D"/>
    <w:rsid w:val="00C41179"/>
    <w:rsid w:val="00C41CBA"/>
    <w:rsid w:val="00C42859"/>
    <w:rsid w:val="00C437B7"/>
    <w:rsid w:val="00C44DD8"/>
    <w:rsid w:val="00C45DB4"/>
    <w:rsid w:val="00C47F88"/>
    <w:rsid w:val="00C50C79"/>
    <w:rsid w:val="00C512C3"/>
    <w:rsid w:val="00C5274F"/>
    <w:rsid w:val="00C54922"/>
    <w:rsid w:val="00C555A4"/>
    <w:rsid w:val="00C559D3"/>
    <w:rsid w:val="00C565F6"/>
    <w:rsid w:val="00C57A7E"/>
    <w:rsid w:val="00C60456"/>
    <w:rsid w:val="00C604BC"/>
    <w:rsid w:val="00C60BFF"/>
    <w:rsid w:val="00C61211"/>
    <w:rsid w:val="00C617EE"/>
    <w:rsid w:val="00C6195E"/>
    <w:rsid w:val="00C62C1B"/>
    <w:rsid w:val="00C6313E"/>
    <w:rsid w:val="00C63A86"/>
    <w:rsid w:val="00C64E28"/>
    <w:rsid w:val="00C65EBD"/>
    <w:rsid w:val="00C66005"/>
    <w:rsid w:val="00C66A69"/>
    <w:rsid w:val="00C7071D"/>
    <w:rsid w:val="00C709BA"/>
    <w:rsid w:val="00C70E8A"/>
    <w:rsid w:val="00C71598"/>
    <w:rsid w:val="00C71E80"/>
    <w:rsid w:val="00C73109"/>
    <w:rsid w:val="00C74FBE"/>
    <w:rsid w:val="00C75D4D"/>
    <w:rsid w:val="00C76676"/>
    <w:rsid w:val="00C776CA"/>
    <w:rsid w:val="00C77BAA"/>
    <w:rsid w:val="00C77BE8"/>
    <w:rsid w:val="00C80274"/>
    <w:rsid w:val="00C80C55"/>
    <w:rsid w:val="00C81522"/>
    <w:rsid w:val="00C817C7"/>
    <w:rsid w:val="00C83853"/>
    <w:rsid w:val="00C8701D"/>
    <w:rsid w:val="00C92431"/>
    <w:rsid w:val="00C92A0E"/>
    <w:rsid w:val="00C92B9E"/>
    <w:rsid w:val="00C9330B"/>
    <w:rsid w:val="00C93A71"/>
    <w:rsid w:val="00C93E67"/>
    <w:rsid w:val="00C93FE8"/>
    <w:rsid w:val="00C94057"/>
    <w:rsid w:val="00C9464A"/>
    <w:rsid w:val="00C95C05"/>
    <w:rsid w:val="00C95C53"/>
    <w:rsid w:val="00C9744B"/>
    <w:rsid w:val="00C974BE"/>
    <w:rsid w:val="00C97671"/>
    <w:rsid w:val="00C978E3"/>
    <w:rsid w:val="00CA0161"/>
    <w:rsid w:val="00CA04E4"/>
    <w:rsid w:val="00CA0A80"/>
    <w:rsid w:val="00CA0AE7"/>
    <w:rsid w:val="00CA1EC6"/>
    <w:rsid w:val="00CA1F73"/>
    <w:rsid w:val="00CA45FF"/>
    <w:rsid w:val="00CA468C"/>
    <w:rsid w:val="00CA4C6C"/>
    <w:rsid w:val="00CA550E"/>
    <w:rsid w:val="00CA6AE7"/>
    <w:rsid w:val="00CB1018"/>
    <w:rsid w:val="00CB1CCB"/>
    <w:rsid w:val="00CB20E7"/>
    <w:rsid w:val="00CB249A"/>
    <w:rsid w:val="00CB2678"/>
    <w:rsid w:val="00CB2928"/>
    <w:rsid w:val="00CB3420"/>
    <w:rsid w:val="00CB3B34"/>
    <w:rsid w:val="00CB44B9"/>
    <w:rsid w:val="00CB4C2F"/>
    <w:rsid w:val="00CB5ED5"/>
    <w:rsid w:val="00CB6852"/>
    <w:rsid w:val="00CB6FC7"/>
    <w:rsid w:val="00CB70B0"/>
    <w:rsid w:val="00CB7200"/>
    <w:rsid w:val="00CB7687"/>
    <w:rsid w:val="00CB7766"/>
    <w:rsid w:val="00CC0B1F"/>
    <w:rsid w:val="00CC19BC"/>
    <w:rsid w:val="00CC1D9B"/>
    <w:rsid w:val="00CC35F2"/>
    <w:rsid w:val="00CC4E45"/>
    <w:rsid w:val="00CC7255"/>
    <w:rsid w:val="00CC7AB1"/>
    <w:rsid w:val="00CD026D"/>
    <w:rsid w:val="00CD0DB4"/>
    <w:rsid w:val="00CD1E56"/>
    <w:rsid w:val="00CD2CA9"/>
    <w:rsid w:val="00CD324E"/>
    <w:rsid w:val="00CD4C5C"/>
    <w:rsid w:val="00CD6F75"/>
    <w:rsid w:val="00CD7711"/>
    <w:rsid w:val="00CE03C4"/>
    <w:rsid w:val="00CE050B"/>
    <w:rsid w:val="00CE0B31"/>
    <w:rsid w:val="00CE0F15"/>
    <w:rsid w:val="00CE19FA"/>
    <w:rsid w:val="00CE2371"/>
    <w:rsid w:val="00CE3A3C"/>
    <w:rsid w:val="00CE44C0"/>
    <w:rsid w:val="00CE4FA0"/>
    <w:rsid w:val="00CF0258"/>
    <w:rsid w:val="00CF056B"/>
    <w:rsid w:val="00CF05FA"/>
    <w:rsid w:val="00CF088C"/>
    <w:rsid w:val="00CF091C"/>
    <w:rsid w:val="00CF0E3E"/>
    <w:rsid w:val="00CF2BB5"/>
    <w:rsid w:val="00CF33EE"/>
    <w:rsid w:val="00CF3C2C"/>
    <w:rsid w:val="00CF4D69"/>
    <w:rsid w:val="00CF58EB"/>
    <w:rsid w:val="00CF5CA5"/>
    <w:rsid w:val="00CF6E35"/>
    <w:rsid w:val="00CF72A2"/>
    <w:rsid w:val="00D02AA3"/>
    <w:rsid w:val="00D02CD3"/>
    <w:rsid w:val="00D04945"/>
    <w:rsid w:val="00D04B15"/>
    <w:rsid w:val="00D06755"/>
    <w:rsid w:val="00D068D3"/>
    <w:rsid w:val="00D06E44"/>
    <w:rsid w:val="00D07712"/>
    <w:rsid w:val="00D10723"/>
    <w:rsid w:val="00D108DF"/>
    <w:rsid w:val="00D11205"/>
    <w:rsid w:val="00D11D2A"/>
    <w:rsid w:val="00D11E5E"/>
    <w:rsid w:val="00D17474"/>
    <w:rsid w:val="00D20396"/>
    <w:rsid w:val="00D21B69"/>
    <w:rsid w:val="00D224CC"/>
    <w:rsid w:val="00D22831"/>
    <w:rsid w:val="00D22B58"/>
    <w:rsid w:val="00D22C91"/>
    <w:rsid w:val="00D2386A"/>
    <w:rsid w:val="00D2468C"/>
    <w:rsid w:val="00D249D0"/>
    <w:rsid w:val="00D24BAA"/>
    <w:rsid w:val="00D24C52"/>
    <w:rsid w:val="00D25E6A"/>
    <w:rsid w:val="00D265F0"/>
    <w:rsid w:val="00D2716E"/>
    <w:rsid w:val="00D27EE6"/>
    <w:rsid w:val="00D30CB1"/>
    <w:rsid w:val="00D31ACB"/>
    <w:rsid w:val="00D32AB3"/>
    <w:rsid w:val="00D3306D"/>
    <w:rsid w:val="00D3313B"/>
    <w:rsid w:val="00D34401"/>
    <w:rsid w:val="00D34A89"/>
    <w:rsid w:val="00D35CFB"/>
    <w:rsid w:val="00D35E4E"/>
    <w:rsid w:val="00D37408"/>
    <w:rsid w:val="00D375F2"/>
    <w:rsid w:val="00D42C85"/>
    <w:rsid w:val="00D42D2F"/>
    <w:rsid w:val="00D42FBD"/>
    <w:rsid w:val="00D4355A"/>
    <w:rsid w:val="00D4394C"/>
    <w:rsid w:val="00D45D0E"/>
    <w:rsid w:val="00D4634D"/>
    <w:rsid w:val="00D50ABE"/>
    <w:rsid w:val="00D51496"/>
    <w:rsid w:val="00D52F89"/>
    <w:rsid w:val="00D5343F"/>
    <w:rsid w:val="00D57BC8"/>
    <w:rsid w:val="00D60798"/>
    <w:rsid w:val="00D610BD"/>
    <w:rsid w:val="00D611F6"/>
    <w:rsid w:val="00D62A3A"/>
    <w:rsid w:val="00D63668"/>
    <w:rsid w:val="00D64A11"/>
    <w:rsid w:val="00D65329"/>
    <w:rsid w:val="00D6576B"/>
    <w:rsid w:val="00D673C8"/>
    <w:rsid w:val="00D67FA3"/>
    <w:rsid w:val="00D70234"/>
    <w:rsid w:val="00D70B06"/>
    <w:rsid w:val="00D71DC9"/>
    <w:rsid w:val="00D720FC"/>
    <w:rsid w:val="00D73102"/>
    <w:rsid w:val="00D73D68"/>
    <w:rsid w:val="00D749C2"/>
    <w:rsid w:val="00D749CE"/>
    <w:rsid w:val="00D762F2"/>
    <w:rsid w:val="00D76B9E"/>
    <w:rsid w:val="00D770BA"/>
    <w:rsid w:val="00D7714B"/>
    <w:rsid w:val="00D774FE"/>
    <w:rsid w:val="00D77B1C"/>
    <w:rsid w:val="00D803C8"/>
    <w:rsid w:val="00D80BB6"/>
    <w:rsid w:val="00D812CD"/>
    <w:rsid w:val="00D825DD"/>
    <w:rsid w:val="00D84445"/>
    <w:rsid w:val="00D8560D"/>
    <w:rsid w:val="00D90600"/>
    <w:rsid w:val="00D91B20"/>
    <w:rsid w:val="00D91C33"/>
    <w:rsid w:val="00D93442"/>
    <w:rsid w:val="00D97265"/>
    <w:rsid w:val="00D97C7A"/>
    <w:rsid w:val="00DA0159"/>
    <w:rsid w:val="00DA05E4"/>
    <w:rsid w:val="00DA0F22"/>
    <w:rsid w:val="00DA1523"/>
    <w:rsid w:val="00DA23AB"/>
    <w:rsid w:val="00DA389C"/>
    <w:rsid w:val="00DA3E24"/>
    <w:rsid w:val="00DA4AC2"/>
    <w:rsid w:val="00DA5007"/>
    <w:rsid w:val="00DB1084"/>
    <w:rsid w:val="00DB219F"/>
    <w:rsid w:val="00DB2643"/>
    <w:rsid w:val="00DB3C1E"/>
    <w:rsid w:val="00DB434A"/>
    <w:rsid w:val="00DB4380"/>
    <w:rsid w:val="00DB4C21"/>
    <w:rsid w:val="00DB4F16"/>
    <w:rsid w:val="00DB6EA1"/>
    <w:rsid w:val="00DC5D72"/>
    <w:rsid w:val="00DC5F3F"/>
    <w:rsid w:val="00DC6E6A"/>
    <w:rsid w:val="00DD0198"/>
    <w:rsid w:val="00DD1AE4"/>
    <w:rsid w:val="00DD1DB3"/>
    <w:rsid w:val="00DD2113"/>
    <w:rsid w:val="00DD3083"/>
    <w:rsid w:val="00DD3AA5"/>
    <w:rsid w:val="00DD484E"/>
    <w:rsid w:val="00DD4A7A"/>
    <w:rsid w:val="00DD4FE7"/>
    <w:rsid w:val="00DD54F0"/>
    <w:rsid w:val="00DD5FCC"/>
    <w:rsid w:val="00DD7F48"/>
    <w:rsid w:val="00DE0052"/>
    <w:rsid w:val="00DE0A8A"/>
    <w:rsid w:val="00DE0AF9"/>
    <w:rsid w:val="00DE10CF"/>
    <w:rsid w:val="00DE1899"/>
    <w:rsid w:val="00DE3671"/>
    <w:rsid w:val="00DE58B3"/>
    <w:rsid w:val="00DE5E74"/>
    <w:rsid w:val="00DE6D24"/>
    <w:rsid w:val="00DE7C4A"/>
    <w:rsid w:val="00DF0546"/>
    <w:rsid w:val="00DF0DC9"/>
    <w:rsid w:val="00DF1A06"/>
    <w:rsid w:val="00DF1C11"/>
    <w:rsid w:val="00DF30F6"/>
    <w:rsid w:val="00DF34D7"/>
    <w:rsid w:val="00DF364B"/>
    <w:rsid w:val="00DF4F01"/>
    <w:rsid w:val="00DF52FF"/>
    <w:rsid w:val="00DF7D24"/>
    <w:rsid w:val="00DF7DCB"/>
    <w:rsid w:val="00E00003"/>
    <w:rsid w:val="00E001D4"/>
    <w:rsid w:val="00E007CB"/>
    <w:rsid w:val="00E0145A"/>
    <w:rsid w:val="00E01DFA"/>
    <w:rsid w:val="00E02497"/>
    <w:rsid w:val="00E038F8"/>
    <w:rsid w:val="00E03BF1"/>
    <w:rsid w:val="00E0449E"/>
    <w:rsid w:val="00E05268"/>
    <w:rsid w:val="00E060D7"/>
    <w:rsid w:val="00E06C4D"/>
    <w:rsid w:val="00E06EDE"/>
    <w:rsid w:val="00E108ED"/>
    <w:rsid w:val="00E10F38"/>
    <w:rsid w:val="00E118FB"/>
    <w:rsid w:val="00E1464A"/>
    <w:rsid w:val="00E1579B"/>
    <w:rsid w:val="00E16E2D"/>
    <w:rsid w:val="00E20156"/>
    <w:rsid w:val="00E2042C"/>
    <w:rsid w:val="00E2082D"/>
    <w:rsid w:val="00E21A13"/>
    <w:rsid w:val="00E232B1"/>
    <w:rsid w:val="00E23C89"/>
    <w:rsid w:val="00E309ED"/>
    <w:rsid w:val="00E3166F"/>
    <w:rsid w:val="00E31992"/>
    <w:rsid w:val="00E33000"/>
    <w:rsid w:val="00E340A8"/>
    <w:rsid w:val="00E34B24"/>
    <w:rsid w:val="00E35CE2"/>
    <w:rsid w:val="00E35D22"/>
    <w:rsid w:val="00E35D50"/>
    <w:rsid w:val="00E363C4"/>
    <w:rsid w:val="00E41A19"/>
    <w:rsid w:val="00E42269"/>
    <w:rsid w:val="00E425ED"/>
    <w:rsid w:val="00E435C8"/>
    <w:rsid w:val="00E45CB1"/>
    <w:rsid w:val="00E46894"/>
    <w:rsid w:val="00E47070"/>
    <w:rsid w:val="00E50E73"/>
    <w:rsid w:val="00E51679"/>
    <w:rsid w:val="00E51DFF"/>
    <w:rsid w:val="00E51ECD"/>
    <w:rsid w:val="00E520A6"/>
    <w:rsid w:val="00E5285A"/>
    <w:rsid w:val="00E53474"/>
    <w:rsid w:val="00E54420"/>
    <w:rsid w:val="00E54448"/>
    <w:rsid w:val="00E546D2"/>
    <w:rsid w:val="00E554E0"/>
    <w:rsid w:val="00E564F3"/>
    <w:rsid w:val="00E57B55"/>
    <w:rsid w:val="00E60814"/>
    <w:rsid w:val="00E61326"/>
    <w:rsid w:val="00E61DCA"/>
    <w:rsid w:val="00E633E6"/>
    <w:rsid w:val="00E65195"/>
    <w:rsid w:val="00E653A7"/>
    <w:rsid w:val="00E661C0"/>
    <w:rsid w:val="00E6651A"/>
    <w:rsid w:val="00E702B3"/>
    <w:rsid w:val="00E70622"/>
    <w:rsid w:val="00E71323"/>
    <w:rsid w:val="00E71AC4"/>
    <w:rsid w:val="00E724CE"/>
    <w:rsid w:val="00E73706"/>
    <w:rsid w:val="00E7522C"/>
    <w:rsid w:val="00E76277"/>
    <w:rsid w:val="00E77508"/>
    <w:rsid w:val="00E77EB0"/>
    <w:rsid w:val="00E80965"/>
    <w:rsid w:val="00E80A9E"/>
    <w:rsid w:val="00E81349"/>
    <w:rsid w:val="00E8221D"/>
    <w:rsid w:val="00E84712"/>
    <w:rsid w:val="00E84AD7"/>
    <w:rsid w:val="00E853BF"/>
    <w:rsid w:val="00E8644C"/>
    <w:rsid w:val="00E8699E"/>
    <w:rsid w:val="00E879DD"/>
    <w:rsid w:val="00E90192"/>
    <w:rsid w:val="00E903BD"/>
    <w:rsid w:val="00E907D4"/>
    <w:rsid w:val="00E91A9E"/>
    <w:rsid w:val="00E91CBD"/>
    <w:rsid w:val="00E91F00"/>
    <w:rsid w:val="00E9259E"/>
    <w:rsid w:val="00E9431E"/>
    <w:rsid w:val="00E94A3B"/>
    <w:rsid w:val="00E9500B"/>
    <w:rsid w:val="00E96358"/>
    <w:rsid w:val="00E97956"/>
    <w:rsid w:val="00E97A21"/>
    <w:rsid w:val="00EA03F5"/>
    <w:rsid w:val="00EA04FB"/>
    <w:rsid w:val="00EA06B0"/>
    <w:rsid w:val="00EA2324"/>
    <w:rsid w:val="00EA24A8"/>
    <w:rsid w:val="00EA3B32"/>
    <w:rsid w:val="00EA3F4E"/>
    <w:rsid w:val="00EA4DF0"/>
    <w:rsid w:val="00EA5630"/>
    <w:rsid w:val="00EA58D1"/>
    <w:rsid w:val="00EA5B16"/>
    <w:rsid w:val="00EA6029"/>
    <w:rsid w:val="00EA6F2A"/>
    <w:rsid w:val="00EA7338"/>
    <w:rsid w:val="00EB1B18"/>
    <w:rsid w:val="00EB1CA9"/>
    <w:rsid w:val="00EB205C"/>
    <w:rsid w:val="00EB23C8"/>
    <w:rsid w:val="00EB4661"/>
    <w:rsid w:val="00EB4B06"/>
    <w:rsid w:val="00EB531C"/>
    <w:rsid w:val="00EB5452"/>
    <w:rsid w:val="00EB6433"/>
    <w:rsid w:val="00EB664C"/>
    <w:rsid w:val="00EC1415"/>
    <w:rsid w:val="00EC1D6C"/>
    <w:rsid w:val="00EC2222"/>
    <w:rsid w:val="00EC2472"/>
    <w:rsid w:val="00EC2739"/>
    <w:rsid w:val="00EC2BA4"/>
    <w:rsid w:val="00EC3042"/>
    <w:rsid w:val="00EC3388"/>
    <w:rsid w:val="00EC542F"/>
    <w:rsid w:val="00EC5D42"/>
    <w:rsid w:val="00EC6ACD"/>
    <w:rsid w:val="00EC6F93"/>
    <w:rsid w:val="00ED1BDF"/>
    <w:rsid w:val="00ED2505"/>
    <w:rsid w:val="00ED468C"/>
    <w:rsid w:val="00ED5808"/>
    <w:rsid w:val="00ED70A7"/>
    <w:rsid w:val="00ED773E"/>
    <w:rsid w:val="00EE1DED"/>
    <w:rsid w:val="00EE437B"/>
    <w:rsid w:val="00EE4621"/>
    <w:rsid w:val="00EE4E9E"/>
    <w:rsid w:val="00EE636D"/>
    <w:rsid w:val="00EE7598"/>
    <w:rsid w:val="00EE7984"/>
    <w:rsid w:val="00EE7F98"/>
    <w:rsid w:val="00EF012B"/>
    <w:rsid w:val="00EF02FB"/>
    <w:rsid w:val="00EF0446"/>
    <w:rsid w:val="00EF6B07"/>
    <w:rsid w:val="00EF7BC9"/>
    <w:rsid w:val="00EF7CA2"/>
    <w:rsid w:val="00EF7F81"/>
    <w:rsid w:val="00F01FF0"/>
    <w:rsid w:val="00F02181"/>
    <w:rsid w:val="00F03686"/>
    <w:rsid w:val="00F036E7"/>
    <w:rsid w:val="00F038D3"/>
    <w:rsid w:val="00F04011"/>
    <w:rsid w:val="00F0683D"/>
    <w:rsid w:val="00F06B97"/>
    <w:rsid w:val="00F06D78"/>
    <w:rsid w:val="00F06F9F"/>
    <w:rsid w:val="00F06FDC"/>
    <w:rsid w:val="00F1268F"/>
    <w:rsid w:val="00F1297E"/>
    <w:rsid w:val="00F12AFB"/>
    <w:rsid w:val="00F15BED"/>
    <w:rsid w:val="00F15C44"/>
    <w:rsid w:val="00F15DEA"/>
    <w:rsid w:val="00F16183"/>
    <w:rsid w:val="00F16567"/>
    <w:rsid w:val="00F168A8"/>
    <w:rsid w:val="00F17F01"/>
    <w:rsid w:val="00F21960"/>
    <w:rsid w:val="00F22931"/>
    <w:rsid w:val="00F24411"/>
    <w:rsid w:val="00F24E9E"/>
    <w:rsid w:val="00F251B5"/>
    <w:rsid w:val="00F25A1A"/>
    <w:rsid w:val="00F261D5"/>
    <w:rsid w:val="00F2743F"/>
    <w:rsid w:val="00F27CE9"/>
    <w:rsid w:val="00F3003F"/>
    <w:rsid w:val="00F30BB9"/>
    <w:rsid w:val="00F31832"/>
    <w:rsid w:val="00F3206C"/>
    <w:rsid w:val="00F3241A"/>
    <w:rsid w:val="00F33850"/>
    <w:rsid w:val="00F33B2D"/>
    <w:rsid w:val="00F347B6"/>
    <w:rsid w:val="00F34DFD"/>
    <w:rsid w:val="00F3577B"/>
    <w:rsid w:val="00F35B18"/>
    <w:rsid w:val="00F3627E"/>
    <w:rsid w:val="00F36613"/>
    <w:rsid w:val="00F369F2"/>
    <w:rsid w:val="00F37CD4"/>
    <w:rsid w:val="00F402A7"/>
    <w:rsid w:val="00F41FCA"/>
    <w:rsid w:val="00F421B3"/>
    <w:rsid w:val="00F42917"/>
    <w:rsid w:val="00F42C6F"/>
    <w:rsid w:val="00F43032"/>
    <w:rsid w:val="00F43091"/>
    <w:rsid w:val="00F4388B"/>
    <w:rsid w:val="00F441FC"/>
    <w:rsid w:val="00F44CD7"/>
    <w:rsid w:val="00F45F4B"/>
    <w:rsid w:val="00F466F2"/>
    <w:rsid w:val="00F46819"/>
    <w:rsid w:val="00F47246"/>
    <w:rsid w:val="00F472F2"/>
    <w:rsid w:val="00F53C72"/>
    <w:rsid w:val="00F54385"/>
    <w:rsid w:val="00F54B40"/>
    <w:rsid w:val="00F5598D"/>
    <w:rsid w:val="00F5613A"/>
    <w:rsid w:val="00F566D3"/>
    <w:rsid w:val="00F567F6"/>
    <w:rsid w:val="00F56CA5"/>
    <w:rsid w:val="00F57615"/>
    <w:rsid w:val="00F5786D"/>
    <w:rsid w:val="00F61785"/>
    <w:rsid w:val="00F618BF"/>
    <w:rsid w:val="00F61B74"/>
    <w:rsid w:val="00F61BCF"/>
    <w:rsid w:val="00F61BFB"/>
    <w:rsid w:val="00F62B72"/>
    <w:rsid w:val="00F63449"/>
    <w:rsid w:val="00F637CF"/>
    <w:rsid w:val="00F63F61"/>
    <w:rsid w:val="00F64CD4"/>
    <w:rsid w:val="00F64D8C"/>
    <w:rsid w:val="00F64F9E"/>
    <w:rsid w:val="00F66316"/>
    <w:rsid w:val="00F66664"/>
    <w:rsid w:val="00F668CE"/>
    <w:rsid w:val="00F6692C"/>
    <w:rsid w:val="00F7020C"/>
    <w:rsid w:val="00F70DA6"/>
    <w:rsid w:val="00F712C2"/>
    <w:rsid w:val="00F71CCB"/>
    <w:rsid w:val="00F72254"/>
    <w:rsid w:val="00F73666"/>
    <w:rsid w:val="00F739A4"/>
    <w:rsid w:val="00F74B82"/>
    <w:rsid w:val="00F74F09"/>
    <w:rsid w:val="00F75C2C"/>
    <w:rsid w:val="00F7631D"/>
    <w:rsid w:val="00F76666"/>
    <w:rsid w:val="00F76D95"/>
    <w:rsid w:val="00F7712B"/>
    <w:rsid w:val="00F77447"/>
    <w:rsid w:val="00F77CF2"/>
    <w:rsid w:val="00F8065C"/>
    <w:rsid w:val="00F8101A"/>
    <w:rsid w:val="00F81191"/>
    <w:rsid w:val="00F82E14"/>
    <w:rsid w:val="00F8481C"/>
    <w:rsid w:val="00F84A5D"/>
    <w:rsid w:val="00F856DE"/>
    <w:rsid w:val="00F863D5"/>
    <w:rsid w:val="00F86566"/>
    <w:rsid w:val="00F86EC2"/>
    <w:rsid w:val="00F873D6"/>
    <w:rsid w:val="00F90B57"/>
    <w:rsid w:val="00F90E6E"/>
    <w:rsid w:val="00F92062"/>
    <w:rsid w:val="00F9218B"/>
    <w:rsid w:val="00F92671"/>
    <w:rsid w:val="00F92EEA"/>
    <w:rsid w:val="00F93349"/>
    <w:rsid w:val="00F9444F"/>
    <w:rsid w:val="00F96D9F"/>
    <w:rsid w:val="00F9719E"/>
    <w:rsid w:val="00FA002B"/>
    <w:rsid w:val="00FA1544"/>
    <w:rsid w:val="00FA28EC"/>
    <w:rsid w:val="00FA2E47"/>
    <w:rsid w:val="00FA395C"/>
    <w:rsid w:val="00FA39AD"/>
    <w:rsid w:val="00FA3B52"/>
    <w:rsid w:val="00FA3FBF"/>
    <w:rsid w:val="00FA4B93"/>
    <w:rsid w:val="00FA4C5D"/>
    <w:rsid w:val="00FA4E21"/>
    <w:rsid w:val="00FA540B"/>
    <w:rsid w:val="00FA643A"/>
    <w:rsid w:val="00FA64BA"/>
    <w:rsid w:val="00FA6B49"/>
    <w:rsid w:val="00FA702A"/>
    <w:rsid w:val="00FA71CD"/>
    <w:rsid w:val="00FB1406"/>
    <w:rsid w:val="00FB267C"/>
    <w:rsid w:val="00FB296B"/>
    <w:rsid w:val="00FB33A4"/>
    <w:rsid w:val="00FB4401"/>
    <w:rsid w:val="00FB69B5"/>
    <w:rsid w:val="00FB7634"/>
    <w:rsid w:val="00FB766F"/>
    <w:rsid w:val="00FC0240"/>
    <w:rsid w:val="00FC06B2"/>
    <w:rsid w:val="00FC0FB4"/>
    <w:rsid w:val="00FC1887"/>
    <w:rsid w:val="00FC198E"/>
    <w:rsid w:val="00FC30F6"/>
    <w:rsid w:val="00FC4BF0"/>
    <w:rsid w:val="00FC59E1"/>
    <w:rsid w:val="00FD0DF4"/>
    <w:rsid w:val="00FD127B"/>
    <w:rsid w:val="00FD14BA"/>
    <w:rsid w:val="00FD1843"/>
    <w:rsid w:val="00FD1DC3"/>
    <w:rsid w:val="00FD3293"/>
    <w:rsid w:val="00FD3389"/>
    <w:rsid w:val="00FD3683"/>
    <w:rsid w:val="00FD3849"/>
    <w:rsid w:val="00FD3A9D"/>
    <w:rsid w:val="00FD42A0"/>
    <w:rsid w:val="00FD4746"/>
    <w:rsid w:val="00FD5EC6"/>
    <w:rsid w:val="00FD72B2"/>
    <w:rsid w:val="00FE0A7D"/>
    <w:rsid w:val="00FE0BF3"/>
    <w:rsid w:val="00FE263A"/>
    <w:rsid w:val="00FE2E0A"/>
    <w:rsid w:val="00FE2F5E"/>
    <w:rsid w:val="00FE37F1"/>
    <w:rsid w:val="00FE4B2F"/>
    <w:rsid w:val="00FE5BD1"/>
    <w:rsid w:val="00FE5E35"/>
    <w:rsid w:val="00FE6D96"/>
    <w:rsid w:val="00FE704B"/>
    <w:rsid w:val="00FE71BE"/>
    <w:rsid w:val="00FE742E"/>
    <w:rsid w:val="00FE7480"/>
    <w:rsid w:val="00FE7883"/>
    <w:rsid w:val="00FF0194"/>
    <w:rsid w:val="00FF06A2"/>
    <w:rsid w:val="00FF0A68"/>
    <w:rsid w:val="00FF1C8C"/>
    <w:rsid w:val="00FF307A"/>
    <w:rsid w:val="00FF3972"/>
    <w:rsid w:val="00FF3FB8"/>
    <w:rsid w:val="00FF5540"/>
    <w:rsid w:val="00FF5EC0"/>
    <w:rsid w:val="00FF68AC"/>
    <w:rsid w:val="00FF7A09"/>
  </w:rsids>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225z2pwv0v54epdx9p0tr7vp2saxdfwva0&quot;&gt;My EndNote Library&lt;record-ids&gt;&lt;item&gt;43&lt;/item&gt;&lt;item&gt;44&lt;/item&gt;&lt;item&gt;45&lt;/item&gt;&lt;item&gt;48&lt;/item&gt;&lt;item&gt;49&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57487FD6"/>
  <w15:docId w15:val="{94CEF4E6-1003-4FB9-A53C-D55C6A148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CA0AE7"/>
    <w:pPr>
      <w:tabs>
        <w:tab w:val="left" w:pos="270"/>
        <w:tab w:val="right" w:leader="dot" w:pos="9350"/>
      </w:tabs>
    </w:pPr>
    <w:rPr>
      <w:rFonts w:ascii="Arial Nova" w:hAnsi="Arial Nova" w:cstheme="minorHAnsi"/>
      <w:color w:val="C75000"/>
    </w:rPr>
  </w:style>
  <w:style w:type="paragraph" w:styleId="TOC2">
    <w:name w:val="toc 2"/>
    <w:basedOn w:val="Normal"/>
    <w:next w:val="Normal"/>
    <w:autoRedefine/>
    <w:uiPriority w:val="39"/>
    <w:qFormat/>
    <w:rsid w:val="00665862"/>
    <w:pPr>
      <w:tabs>
        <w:tab w:val="right" w:leader="dot" w:pos="9350"/>
      </w:tabs>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uiPriority w:val="99"/>
    <w:rsid w:val="006A5F6A"/>
    <w:rPr>
      <w:sz w:val="16"/>
      <w:szCs w:val="16"/>
    </w:rPr>
  </w:style>
  <w:style w:type="paragraph" w:styleId="CommentText">
    <w:name w:val="annotation text"/>
    <w:basedOn w:val="Normal"/>
    <w:link w:val="CommentTextChar"/>
    <w:uiPriority w:val="99"/>
    <w:rsid w:val="006A5F6A"/>
    <w:rPr>
      <w:sz w:val="20"/>
      <w:szCs w:val="20"/>
    </w:rPr>
  </w:style>
  <w:style w:type="character" w:customStyle="1" w:styleId="CommentTextChar">
    <w:name w:val="Comment Text Char"/>
    <w:basedOn w:val="DefaultParagraphFont"/>
    <w:link w:val="CommentText"/>
    <w:uiPriority w:val="99"/>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hAnsi="Calibri" w:eastAsiaTheme="minorHAnsi" w:cs="Consolas"/>
      <w:sz w:val="22"/>
      <w:szCs w:val="21"/>
    </w:rPr>
  </w:style>
  <w:style w:type="character" w:customStyle="1" w:styleId="PlainTextChar">
    <w:name w:val="Plain Text Char"/>
    <w:basedOn w:val="DefaultParagraphFont"/>
    <w:link w:val="PlainText"/>
    <w:uiPriority w:val="99"/>
    <w:rsid w:val="00DB4380"/>
    <w:rPr>
      <w:rFonts w:ascii="Calibri" w:hAnsi="Calibri" w:eastAsiaTheme="minorHAns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noProof/>
    </w:rPr>
  </w:style>
  <w:style w:type="character" w:customStyle="1" w:styleId="EndNoteBibliographyTitleChar">
    <w:name w:val="EndNote Bibliography Title Char"/>
    <w:basedOn w:val="DefaultParagraphFont"/>
    <w:link w:val="EndNoteBibliographyTitle"/>
    <w:rsid w:val="00D611F6"/>
    <w:rPr>
      <w:noProof/>
      <w:sz w:val="24"/>
      <w:szCs w:val="24"/>
    </w:rPr>
  </w:style>
  <w:style w:type="paragraph" w:customStyle="1" w:styleId="EndNoteBibliography">
    <w:name w:val="EndNote Bibliography"/>
    <w:basedOn w:val="Normal"/>
    <w:link w:val="EndNoteBibliographyChar"/>
    <w:rsid w:val="00D611F6"/>
    <w:rPr>
      <w:noProof/>
    </w:rPr>
  </w:style>
  <w:style w:type="character" w:customStyle="1" w:styleId="EndNoteBibliographyChar">
    <w:name w:val="EndNote Bibliography Char"/>
    <w:basedOn w:val="DefaultParagraphFont"/>
    <w:link w:val="EndNoteBibliography"/>
    <w:rsid w:val="00D611F6"/>
    <w:rPr>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UnresolvedMention2">
    <w:name w:val="Unresolved Mention2"/>
    <w:basedOn w:val="DefaultParagraphFont"/>
    <w:uiPriority w:val="99"/>
    <w:semiHidden/>
    <w:unhideWhenUsed/>
    <w:rsid w:val="0018105A"/>
    <w:rPr>
      <w:color w:val="605E5C"/>
      <w:shd w:val="clear" w:color="auto" w:fill="E1DFDD"/>
    </w:rPr>
  </w:style>
  <w:style w:type="character" w:customStyle="1" w:styleId="Style2">
    <w:name w:val="Style2"/>
    <w:basedOn w:val="DefaultParagraphFont"/>
    <w:uiPriority w:val="1"/>
    <w:rsid w:val="00514AF7"/>
    <w:rPr>
      <w:color w:val="000000" w:themeColor="text1"/>
    </w:rPr>
  </w:style>
  <w:style w:type="character" w:customStyle="1" w:styleId="Style3">
    <w:name w:val="Style3"/>
    <w:basedOn w:val="DefaultParagraphFont"/>
    <w:uiPriority w:val="1"/>
    <w:rsid w:val="00514AF7"/>
    <w:rPr>
      <w:b/>
      <w:color w:val="000000" w:themeColor="text1"/>
      <w:sz w:val="28"/>
    </w:rPr>
  </w:style>
  <w:style w:type="character" w:customStyle="1" w:styleId="Style4">
    <w:name w:val="Style4"/>
    <w:basedOn w:val="DefaultParagraphFont"/>
    <w:uiPriority w:val="1"/>
    <w:rsid w:val="00514AF7"/>
    <w:rPr>
      <w:rFonts w:ascii="Arial Nova" w:hAnsi="Arial Nova"/>
      <w:b/>
      <w:color w:val="000000" w:themeColor="text1"/>
      <w:sz w:val="28"/>
    </w:rPr>
  </w:style>
  <w:style w:type="character" w:styleId="UnresolvedMention">
    <w:name w:val="Unresolved Mention"/>
    <w:basedOn w:val="DefaultParagraphFont"/>
    <w:uiPriority w:val="99"/>
    <w:semiHidden/>
    <w:unhideWhenUsed/>
    <w:rsid w:val="006350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3.xml" /><Relationship Id="rId11" Type="http://schemas.openxmlformats.org/officeDocument/2006/relationships/footer" Target="footer3.xml" /><Relationship Id="rId12" Type="http://schemas.openxmlformats.org/officeDocument/2006/relationships/footer" Target="footer4.xml" /><Relationship Id="rId13" Type="http://schemas.openxmlformats.org/officeDocument/2006/relationships/hyperlink" Target="http://dx.doi.org/10.5888/pcd18.210130" TargetMode="External" /><Relationship Id="rId14" Type="http://schemas.openxmlformats.org/officeDocument/2006/relationships/glossaryDocument" Target="glossary/document.xml" /><Relationship Id="rId15" Type="http://schemas.openxmlformats.org/officeDocument/2006/relationships/theme" Target="theme/theme1.xml" /><Relationship Id="rId16" Type="http://schemas.openxmlformats.org/officeDocument/2006/relationships/numbering" Target="numbering.xml" /><Relationship Id="rId17"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footer" Target="footer1.xml" /><Relationship Id="rId9" Type="http://schemas.openxmlformats.org/officeDocument/2006/relationships/footer" Target="footer2.xml" /></Relationships>
</file>

<file path=word/glossary/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docParts>
    <w:docPart>
      <w:docPartPr>
        <w:name w:val="03E43617FF0048D78379978D0E235A04"/>
        <w:category>
          <w:name w:val="General"/>
          <w:gallery w:val="placeholder"/>
        </w:category>
        <w:types>
          <w:type w:val="bbPlcHdr"/>
        </w:types>
        <w:behaviors>
          <w:behavior w:val="content"/>
        </w:behaviors>
        <w:guid w:val="{468AD3FF-C879-467C-95F9-DB12BCBD2D07}"/>
      </w:docPartPr>
      <w:docPartBody>
        <w:p w:rsidR="00FD1DC3" w:rsidP="00FC1887">
          <w:pPr>
            <w:pStyle w:val="03E43617FF0048D78379978D0E235A0471"/>
          </w:pPr>
          <w:r w:rsidRPr="00F06B97">
            <w:rPr>
              <w:rStyle w:val="PlaceholderText"/>
              <w:rFonts w:ascii="Arial Nova" w:hAnsi="Arial Nova"/>
            </w:rPr>
            <w:t>[</w:t>
          </w:r>
          <w:r>
            <w:rPr>
              <w:rStyle w:val="PlaceholderText"/>
              <w:rFonts w:ascii="Arial Nova" w:hAnsi="Arial Nova"/>
            </w:rPr>
            <w:t>Click here to enter c</w:t>
          </w:r>
          <w:r w:rsidRPr="00F06B97">
            <w:rPr>
              <w:rStyle w:val="PlaceholderText"/>
              <w:rFonts w:ascii="Arial Nova" w:hAnsi="Arial Nova"/>
            </w:rPr>
            <w:t>ontact e-mail]</w:t>
          </w:r>
        </w:p>
      </w:docPartBody>
    </w:docPart>
    <w:docPart>
      <w:docPartPr>
        <w:name w:val="C2ADD1EF15CE432884E08A4D98BB3A31"/>
        <w:category>
          <w:name w:val="General"/>
          <w:gallery w:val="placeholder"/>
        </w:category>
        <w:types>
          <w:type w:val="bbPlcHdr"/>
        </w:types>
        <w:behaviors>
          <w:behavior w:val="content"/>
        </w:behaviors>
        <w:guid w:val="{06EF3A18-DFC7-400A-92B6-8BCC3E3CAC1B}"/>
      </w:docPartPr>
      <w:docPartBody>
        <w:p w:rsidR="00FD1DC3">
          <w:r w:rsidRPr="00E309ED">
            <w:rPr>
              <w:rStyle w:val="PlaceholderText"/>
            </w:rPr>
            <w:t>[Company]</w:t>
          </w:r>
        </w:p>
      </w:docPartBody>
    </w:docPart>
    <w:docPart>
      <w:docPartPr>
        <w:name w:val="DefaultPlaceholder_-1854013440"/>
        <w:category>
          <w:name w:val="General"/>
          <w:gallery w:val="placeholder"/>
        </w:category>
        <w:types>
          <w:type w:val="bbPlcHdr"/>
        </w:types>
        <w:behaviors>
          <w:behavior w:val="content"/>
        </w:behaviors>
        <w:guid w:val="{C4F8569F-4DE3-4BC3-8A9D-7E5C0CD1CCBB}"/>
      </w:docPartPr>
      <w:docPartBody>
        <w:p w:rsidR="00FD1DC3">
          <w:r w:rsidRPr="006B37A5">
            <w:rPr>
              <w:rStyle w:val="PlaceholderText"/>
            </w:rPr>
            <w:t>Click or tap here to enter text.</w:t>
          </w:r>
        </w:p>
      </w:docPartBody>
    </w:docPart>
    <w:docPart>
      <w:docPartPr>
        <w:name w:val="847E182B06A74DBD9710173100491AEC"/>
        <w:category>
          <w:name w:val="General"/>
          <w:gallery w:val="placeholder"/>
        </w:category>
        <w:types>
          <w:type w:val="bbPlcHdr"/>
        </w:types>
        <w:behaviors>
          <w:behavior w:val="content"/>
        </w:behaviors>
        <w:guid w:val="{6064B83E-A952-430F-B85D-63068E082BD0}"/>
      </w:docPartPr>
      <w:docPartBody>
        <w:p w:rsidR="00257423" w:rsidP="00FC1887">
          <w:pPr>
            <w:pStyle w:val="847E182B06A74DBD9710173100491AEC71"/>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8660BE34F8DE49C78A17C18447E20BF7"/>
        <w:category>
          <w:name w:val="General"/>
          <w:gallery w:val="placeholder"/>
        </w:category>
        <w:types>
          <w:type w:val="bbPlcHdr"/>
        </w:types>
        <w:behaviors>
          <w:behavior w:val="content"/>
        </w:behaviors>
        <w:guid w:val="{CE0C0136-4830-419F-BFF9-12D81DBF2D87}"/>
      </w:docPartPr>
      <w:docPartBody>
        <w:p w:rsidR="00257423" w:rsidP="00FC1887">
          <w:pPr>
            <w:pStyle w:val="8660BE34F8DE49C78A17C18447E20BF767"/>
          </w:pPr>
          <w:r w:rsidRPr="00F06B97">
            <w:rPr>
              <w:rStyle w:val="PlaceholderText"/>
              <w:rFonts w:ascii="Arial Nova" w:hAnsi="Arial Nova"/>
            </w:rPr>
            <w:t>[Click here to enter contact name and degree(s)]</w:t>
          </w:r>
        </w:p>
      </w:docPartBody>
    </w:docPart>
    <w:docPart>
      <w:docPartPr>
        <w:name w:val="42A4B6D111B74DE5B010E6D835C46139"/>
        <w:category>
          <w:name w:val="General"/>
          <w:gallery w:val="placeholder"/>
        </w:category>
        <w:types>
          <w:type w:val="bbPlcHdr"/>
        </w:types>
        <w:behaviors>
          <w:behavior w:val="content"/>
        </w:behaviors>
        <w:guid w:val="{5D5B105D-2A83-48C2-A5CD-BAAC888E2A45}"/>
      </w:docPartPr>
      <w:docPartBody>
        <w:p w:rsidR="005054C6" w:rsidP="00FC1887">
          <w:pPr>
            <w:pStyle w:val="42A4B6D111B74DE5B010E6D835C4613959"/>
          </w:pPr>
          <w:hyperlink w:anchor="_A17._Reason(s)_Display" w:tooltip="TOOLTIP: Make your titles consistent" w:history="1">
            <w:r w:rsidRPr="00514AF7" w:rsidR="00FC1887">
              <w:rPr>
                <w:rStyle w:val="Hyperlink"/>
                <w:rFonts w:ascii="Arial Nova" w:hAnsi="Arial Nova"/>
                <w:color w:val="000000" w:themeColor="text1"/>
              </w:rPr>
              <w:t>[Click here to enter the Information Collection project title]</w:t>
            </w:r>
          </w:hyperlink>
        </w:p>
      </w:docPartBody>
    </w:docPart>
    <w:docPart>
      <w:docPartPr>
        <w:name w:val="79CC1FA1F270462BB9FF454E908AD638"/>
        <w:category>
          <w:name w:val="General"/>
          <w:gallery w:val="placeholder"/>
        </w:category>
        <w:types>
          <w:type w:val="bbPlcHdr"/>
        </w:types>
        <w:behaviors>
          <w:behavior w:val="content"/>
        </w:behaviors>
        <w:guid w:val="{78AEDE93-DCBD-4C22-91DF-A74C52361AD2}"/>
      </w:docPartPr>
      <w:docPartBody>
        <w:p w:rsidR="00513319" w:rsidP="00FC1887">
          <w:pPr>
            <w:pStyle w:val="79CC1FA1F270462BB9FF454E908AD63850"/>
          </w:pPr>
          <w:r w:rsidRPr="00F06B97">
            <w:rPr>
              <w:rStyle w:val="PlaceholderText"/>
              <w:rFonts w:ascii="Arial Nova" w:hAnsi="Arial Nova"/>
            </w:rPr>
            <w:t xml:space="preserve">[Click here to enter </w:t>
          </w:r>
          <w:r>
            <w:rPr>
              <w:rStyle w:val="PlaceholderText"/>
              <w:rFonts w:ascii="Arial Nova" w:hAnsi="Arial Nova"/>
            </w:rPr>
            <w:t>submission</w:t>
          </w:r>
          <w:r w:rsidRPr="00F06B97">
            <w:rPr>
              <w:rStyle w:val="PlaceholderText"/>
              <w:rFonts w:ascii="Arial Nova" w:hAnsi="Arial Nova"/>
            </w:rPr>
            <w:t xml:space="preserve"> date</w:t>
          </w:r>
          <w:r>
            <w:rPr>
              <w:rStyle w:val="PlaceholderText"/>
              <w:rFonts w:ascii="Arial Nova" w:hAnsi="Arial Nova"/>
            </w:rPr>
            <w:t xml:space="preserve"> Month day, 20##</w:t>
          </w:r>
          <w:r w:rsidRPr="00F06B97">
            <w:rPr>
              <w:rStyle w:val="PlaceholderText"/>
              <w:rFonts w:ascii="Arial Nova" w:hAnsi="Arial Nova"/>
            </w:rPr>
            <w:t>]</w:t>
          </w:r>
        </w:p>
      </w:docPartBody>
    </w:docPart>
    <w:docPart>
      <w:docPartPr>
        <w:name w:val="BC9E7DB4CF41442298ADDA8AF2340FD7"/>
        <w:category>
          <w:name w:val="General"/>
          <w:gallery w:val="placeholder"/>
        </w:category>
        <w:types>
          <w:type w:val="bbPlcHdr"/>
        </w:types>
        <w:behaviors>
          <w:behavior w:val="content"/>
        </w:behaviors>
        <w:guid w:val="{B195C64D-4752-479A-9A18-1A8B2F828EFB}"/>
      </w:docPartPr>
      <w:docPartBody>
        <w:p w:rsidR="001D1790" w:rsidP="00FC1887">
          <w:pPr>
            <w:pStyle w:val="BC9E7DB4CF41442298ADDA8AF2340FD78"/>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7A22CFE60C8340AEAE41BEDE614C5385"/>
        <w:category>
          <w:name w:val="General"/>
          <w:gallery w:val="placeholder"/>
        </w:category>
        <w:types>
          <w:type w:val="bbPlcHdr"/>
        </w:types>
        <w:behaviors>
          <w:behavior w:val="content"/>
        </w:behaviors>
        <w:guid w:val="{59DA063E-6779-4F13-9AE1-91C78EC612C1}"/>
      </w:docPartPr>
      <w:docPartBody>
        <w:p w:rsidR="001D1790" w:rsidP="00FC1887">
          <w:pPr>
            <w:pStyle w:val="7A22CFE60C8340AEAE41BEDE614C538511"/>
          </w:pPr>
          <w:r>
            <w:rPr>
              <w:rStyle w:val="PlaceholderText"/>
              <w:rFonts w:ascii="Arial Nova" w:hAnsi="Arial Nova"/>
            </w:rPr>
            <w:t>[O</w:t>
          </w:r>
          <w:r w:rsidRPr="00F06B97">
            <w:rPr>
              <w:rStyle w:val="PlaceholderText"/>
              <w:rFonts w:ascii="Arial Nova" w:hAnsi="Arial Nova"/>
            </w:rPr>
            <w:t xml:space="preserve">MB </w:t>
          </w:r>
          <w:r>
            <w:rPr>
              <w:rStyle w:val="PlaceholderText"/>
              <w:rFonts w:ascii="Arial Nova" w:hAnsi="Arial Nova"/>
            </w:rPr>
            <w:t>No.</w:t>
          </w:r>
          <w:r w:rsidRPr="00F06B97">
            <w:rPr>
              <w:rStyle w:val="PlaceholderText"/>
              <w:rFonts w:ascii="Arial Nova" w:hAnsi="Arial Nova"/>
            </w:rPr>
            <w:t xml:space="preserve"> 0920-</w:t>
          </w:r>
          <w:r>
            <w:rPr>
              <w:rStyle w:val="PlaceholderText"/>
              <w:rFonts w:ascii="Arial Nova" w:hAnsi="Arial Nova"/>
            </w:rPr>
            <w:t>xxxx]</w:t>
          </w:r>
        </w:p>
      </w:docPartBody>
    </w:docPart>
    <w:docPart>
      <w:docPartPr>
        <w:name w:val="C5A7B7D54ED946F199B914BC4E2246B5"/>
        <w:category>
          <w:name w:val="General"/>
          <w:gallery w:val="placeholder"/>
        </w:category>
        <w:types>
          <w:type w:val="bbPlcHdr"/>
        </w:types>
        <w:behaviors>
          <w:behavior w:val="content"/>
        </w:behaviors>
        <w:guid w:val="{9E86248C-834F-4DB6-8551-4F93450C229B}"/>
      </w:docPartPr>
      <w:docPartBody>
        <w:p w:rsidR="001D1790" w:rsidP="00FC1887">
          <w:pPr>
            <w:pStyle w:val="C5A7B7D54ED946F199B914BC4E2246B511"/>
          </w:pPr>
          <w:r>
            <w:rPr>
              <w:rStyle w:val="PlaceholderText"/>
              <w:rFonts w:ascii="Arial Nova" w:hAnsi="Arial Nova"/>
            </w:rPr>
            <w:t>[O</w:t>
          </w:r>
          <w:r w:rsidRPr="00F06B97">
            <w:rPr>
              <w:rStyle w:val="PlaceholderText"/>
              <w:rFonts w:ascii="Arial Nova" w:hAnsi="Arial Nova"/>
            </w:rPr>
            <w:t>MB expiration dat</w:t>
          </w:r>
          <w:r>
            <w:rPr>
              <w:rStyle w:val="PlaceholderText"/>
              <w:rFonts w:ascii="Arial Nova" w:hAnsi="Arial Nova"/>
            </w:rPr>
            <w: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429D2"/>
    <w:rsid w:val="00043CB3"/>
    <w:rsid w:val="000A4445"/>
    <w:rsid w:val="00140408"/>
    <w:rsid w:val="00190153"/>
    <w:rsid w:val="001D1790"/>
    <w:rsid w:val="002056BF"/>
    <w:rsid w:val="00217AB3"/>
    <w:rsid w:val="00251CE6"/>
    <w:rsid w:val="00257423"/>
    <w:rsid w:val="002A058B"/>
    <w:rsid w:val="002D1E91"/>
    <w:rsid w:val="002E63C9"/>
    <w:rsid w:val="0030784F"/>
    <w:rsid w:val="00324879"/>
    <w:rsid w:val="003279E8"/>
    <w:rsid w:val="00354036"/>
    <w:rsid w:val="00357242"/>
    <w:rsid w:val="0037100E"/>
    <w:rsid w:val="003C1ABE"/>
    <w:rsid w:val="003D460C"/>
    <w:rsid w:val="003F58D3"/>
    <w:rsid w:val="00423E88"/>
    <w:rsid w:val="00495528"/>
    <w:rsid w:val="004B227E"/>
    <w:rsid w:val="004D254B"/>
    <w:rsid w:val="00500D4F"/>
    <w:rsid w:val="0050293A"/>
    <w:rsid w:val="005054C6"/>
    <w:rsid w:val="00513319"/>
    <w:rsid w:val="00530D61"/>
    <w:rsid w:val="005D76E4"/>
    <w:rsid w:val="00652FD2"/>
    <w:rsid w:val="00721682"/>
    <w:rsid w:val="00727085"/>
    <w:rsid w:val="00780251"/>
    <w:rsid w:val="007835FC"/>
    <w:rsid w:val="007C1184"/>
    <w:rsid w:val="007D5417"/>
    <w:rsid w:val="007E010B"/>
    <w:rsid w:val="007E2871"/>
    <w:rsid w:val="00802D36"/>
    <w:rsid w:val="008360EB"/>
    <w:rsid w:val="008448BC"/>
    <w:rsid w:val="00845E4C"/>
    <w:rsid w:val="00877E41"/>
    <w:rsid w:val="00892F4F"/>
    <w:rsid w:val="008A134A"/>
    <w:rsid w:val="00901621"/>
    <w:rsid w:val="00907526"/>
    <w:rsid w:val="00937A73"/>
    <w:rsid w:val="00985BCC"/>
    <w:rsid w:val="009958ED"/>
    <w:rsid w:val="009A1326"/>
    <w:rsid w:val="009B59D3"/>
    <w:rsid w:val="009C3B97"/>
    <w:rsid w:val="009F0FE7"/>
    <w:rsid w:val="009F760E"/>
    <w:rsid w:val="00A03DAD"/>
    <w:rsid w:val="00A24A35"/>
    <w:rsid w:val="00A82865"/>
    <w:rsid w:val="00AB63E4"/>
    <w:rsid w:val="00AF3D32"/>
    <w:rsid w:val="00B65677"/>
    <w:rsid w:val="00BB543C"/>
    <w:rsid w:val="00BE5470"/>
    <w:rsid w:val="00C11F41"/>
    <w:rsid w:val="00C45F40"/>
    <w:rsid w:val="00C51F59"/>
    <w:rsid w:val="00C551AB"/>
    <w:rsid w:val="00C968CE"/>
    <w:rsid w:val="00CE4DC2"/>
    <w:rsid w:val="00DA4192"/>
    <w:rsid w:val="00E172DB"/>
    <w:rsid w:val="00E323EE"/>
    <w:rsid w:val="00E3681C"/>
    <w:rsid w:val="00E429AB"/>
    <w:rsid w:val="00EA7AC8"/>
    <w:rsid w:val="00EB2D61"/>
    <w:rsid w:val="00EF2352"/>
    <w:rsid w:val="00F605B9"/>
    <w:rsid w:val="00FB0D39"/>
    <w:rsid w:val="00FC1887"/>
    <w:rsid w:val="00FD1DC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FC1887"/>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958ED"/>
    <w:rPr>
      <w:color w:val="808080"/>
    </w:rPr>
  </w:style>
  <w:style w:type="character" w:styleId="Hyperlink">
    <w:name w:val="Hyperlink"/>
    <w:basedOn w:val="DefaultParagraphFont"/>
    <w:uiPriority w:val="99"/>
    <w:rsid w:val="00FC1887"/>
    <w:rPr>
      <w:color w:val="0563C1" w:themeColor="hyperlink"/>
      <w:u w:val="single"/>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C1887"/>
    <w:rPr>
      <w:rFonts w:asciiTheme="majorHAnsi" w:eastAsiaTheme="majorEastAsia" w:hAnsiTheme="majorHAnsi" w:cstheme="majorBidi"/>
      <w:b/>
      <w:bCs/>
      <w:color w:val="4472C4" w:themeColor="accent1"/>
      <w:sz w:val="26"/>
      <w:szCs w:val="26"/>
    </w:rPr>
  </w:style>
  <w:style w:type="paragraph" w:customStyle="1" w:styleId="42A4B6D111B74DE5B010E6D835C4613959">
    <w:name w:val="42A4B6D111B74DE5B010E6D835C4613959"/>
    <w:rsid w:val="00FC1887"/>
    <w:pPr>
      <w:spacing w:after="0" w:line="240" w:lineRule="auto"/>
    </w:pPr>
    <w:rPr>
      <w:rFonts w:ascii="Times New Roman" w:eastAsia="Times New Roman" w:hAnsi="Times New Roman" w:cs="Times New Roman"/>
      <w:sz w:val="24"/>
      <w:szCs w:val="24"/>
    </w:rPr>
  </w:style>
  <w:style w:type="paragraph" w:customStyle="1" w:styleId="BC9E7DB4CF41442298ADDA8AF2340FD78">
    <w:name w:val="BC9E7DB4CF41442298ADDA8AF2340FD78"/>
    <w:rsid w:val="00FC1887"/>
    <w:pPr>
      <w:spacing w:after="0" w:line="240" w:lineRule="auto"/>
    </w:pPr>
    <w:rPr>
      <w:rFonts w:ascii="Times New Roman" w:eastAsia="Times New Roman" w:hAnsi="Times New Roman" w:cs="Times New Roman"/>
      <w:sz w:val="24"/>
      <w:szCs w:val="24"/>
    </w:rPr>
  </w:style>
  <w:style w:type="paragraph" w:customStyle="1" w:styleId="7A22CFE60C8340AEAE41BEDE614C538511">
    <w:name w:val="7A22CFE60C8340AEAE41BEDE614C538511"/>
    <w:rsid w:val="00FC1887"/>
    <w:pPr>
      <w:spacing w:after="0" w:line="240" w:lineRule="auto"/>
    </w:pPr>
    <w:rPr>
      <w:rFonts w:ascii="Times New Roman" w:eastAsia="Times New Roman" w:hAnsi="Times New Roman" w:cs="Times New Roman"/>
      <w:sz w:val="24"/>
      <w:szCs w:val="24"/>
    </w:rPr>
  </w:style>
  <w:style w:type="paragraph" w:customStyle="1" w:styleId="C5A7B7D54ED946F199B914BC4E2246B511">
    <w:name w:val="C5A7B7D54ED946F199B914BC4E2246B511"/>
    <w:rsid w:val="00FC1887"/>
    <w:pPr>
      <w:spacing w:after="0" w:line="240" w:lineRule="auto"/>
    </w:pPr>
    <w:rPr>
      <w:rFonts w:ascii="Times New Roman" w:eastAsia="Times New Roman" w:hAnsi="Times New Roman" w:cs="Times New Roman"/>
      <w:sz w:val="24"/>
      <w:szCs w:val="24"/>
    </w:rPr>
  </w:style>
  <w:style w:type="paragraph" w:customStyle="1" w:styleId="8660BE34F8DE49C78A17C18447E20BF767">
    <w:name w:val="8660BE34F8DE49C78A17C18447E20BF767"/>
    <w:rsid w:val="00FC1887"/>
    <w:pPr>
      <w:spacing w:after="0" w:line="240" w:lineRule="auto"/>
    </w:pPr>
    <w:rPr>
      <w:rFonts w:ascii="Times New Roman" w:eastAsia="Times New Roman" w:hAnsi="Times New Roman" w:cs="Times New Roman"/>
      <w:sz w:val="24"/>
      <w:szCs w:val="24"/>
    </w:rPr>
  </w:style>
  <w:style w:type="paragraph" w:customStyle="1" w:styleId="847E182B06A74DBD9710173100491AEC71">
    <w:name w:val="847E182B06A74DBD9710173100491AEC71"/>
    <w:rsid w:val="00FC1887"/>
    <w:pPr>
      <w:spacing w:after="0" w:line="240" w:lineRule="auto"/>
    </w:pPr>
    <w:rPr>
      <w:rFonts w:ascii="Times New Roman" w:eastAsia="Times New Roman" w:hAnsi="Times New Roman" w:cs="Times New Roman"/>
      <w:sz w:val="24"/>
      <w:szCs w:val="24"/>
    </w:rPr>
  </w:style>
  <w:style w:type="paragraph" w:customStyle="1" w:styleId="03E43617FF0048D78379978D0E235A0471">
    <w:name w:val="03E43617FF0048D78379978D0E235A0471"/>
    <w:rsid w:val="00FC1887"/>
    <w:pPr>
      <w:spacing w:after="0" w:line="240" w:lineRule="auto"/>
    </w:pPr>
    <w:rPr>
      <w:rFonts w:ascii="Times New Roman" w:eastAsia="Times New Roman" w:hAnsi="Times New Roman" w:cs="Times New Roman"/>
      <w:sz w:val="24"/>
      <w:szCs w:val="24"/>
    </w:rPr>
  </w:style>
  <w:style w:type="paragraph" w:customStyle="1" w:styleId="79CC1FA1F270462BB9FF454E908AD63850">
    <w:name w:val="79CC1FA1F270462BB9FF454E908AD63850"/>
    <w:rsid w:val="00FC1887"/>
    <w:pPr>
      <w:spacing w:after="0" w:line="240" w:lineRule="auto"/>
    </w:pPr>
    <w:rPr>
      <w:rFonts w:ascii="Times New Roman" w:eastAsia="Times New Roman" w:hAnsi="Times New Roman" w:cs="Times New Roman"/>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2024-03-22T00:00:00</PublishDate>
  <Abstract/>
  <CompanyAddress/>
  <CompanyPhone>(770) 488-8000</CompanyPhone>
  <CompanyFax/>
  <CompanyEmail>isam.vaid@cdc.hhs.gov</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08C0F4-5F28-4FB7-88EF-02934AC4C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4</Pages>
  <Words>5207</Words>
  <Characters>29681</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Paul Coverdell National Acute Stroke Program</vt:lpstr>
    </vt:vector>
  </TitlesOfParts>
  <Company>Centers for Disease Control and Prevention</Company>
  <LinksUpToDate>false</LinksUpToDate>
  <CharactersWithSpaces>34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ul Coverdell National Acute Stroke Program</dc:title>
  <dc:subject>Supporting Statement A template</dc:subject>
  <dc:creator>Centers for Disease Control and Prevention</dc:creator>
  <cp:keywords>Supporting Statement A template</cp:keywords>
  <cp:lastModifiedBy>Vaid, Isam (CDC/NCCDPHP/DHDSP)</cp:lastModifiedBy>
  <cp:revision>7</cp:revision>
  <cp:lastPrinted>2018-04-12T17:17:00Z</cp:lastPrinted>
  <dcterms:created xsi:type="dcterms:W3CDTF">2024-09-11T10:40:00Z</dcterms:created>
  <dcterms:modified xsi:type="dcterms:W3CDTF">2024-09-11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MSIP_Label_7b94a7b8-f06c-4dfe-bdcc-9b548fd58c31_ActionId">
    <vt:lpwstr>7adbe617-b804-4673-9bd9-9f6b47799c39</vt:lpwstr>
  </property>
  <property fmtid="{D5CDD505-2E9C-101B-9397-08002B2CF9AE}" pid="4" name="MSIP_Label_7b94a7b8-f06c-4dfe-bdcc-9b548fd58c31_ContentBits">
    <vt:lpwstr>0</vt:lpwstr>
  </property>
  <property fmtid="{D5CDD505-2E9C-101B-9397-08002B2CF9AE}" pid="5" name="MSIP_Label_7b94a7b8-f06c-4dfe-bdcc-9b548fd58c31_Enabled">
    <vt:lpwstr>true</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etDate">
    <vt:lpwstr>2020-10-26T09:30:06Z</vt:lpwstr>
  </property>
  <property fmtid="{D5CDD505-2E9C-101B-9397-08002B2CF9AE}" pid="9" name="MSIP_Label_7b94a7b8-f06c-4dfe-bdcc-9b548fd58c31_SiteId">
    <vt:lpwstr>9ce70869-60db-44fd-abe8-d2767077fc8f</vt:lpwstr>
  </property>
  <property fmtid="{D5CDD505-2E9C-101B-9397-08002B2CF9AE}" pid="10" name="_DocHome">
    <vt:i4>2003644290</vt:i4>
  </property>
</Properties>
</file>